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46343F9A" w14:textId="77777777" w:rsidR="007156B7" w:rsidRPr="00D76344" w:rsidRDefault="007156B7" w:rsidP="007156B7">
      <w:r>
        <w:t>TREKIS-4 v18.06.2024</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Institute of Plasma Physics, Czech Academy of Sciences, Za Slovankou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Industrial Focus Group XUV Optics, MESA+ Institute for Nanotechnology, University of Twente, Drienerlolaan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25AE3D29"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E10B6E">
              <w:rPr>
                <w:noProof/>
                <w:webHidden/>
              </w:rPr>
              <w:t>3</w:t>
            </w:r>
            <w:r w:rsidR="00AC04BE">
              <w:rPr>
                <w:noProof/>
                <w:webHidden/>
              </w:rPr>
              <w:fldChar w:fldCharType="end"/>
            </w:r>
          </w:hyperlink>
        </w:p>
        <w:p w14:paraId="1C3A3AB4" w14:textId="4625BBCA"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E10B6E">
              <w:rPr>
                <w:noProof/>
                <w:webHidden/>
              </w:rPr>
              <w:t>3</w:t>
            </w:r>
            <w:r w:rsidR="00AC04BE">
              <w:rPr>
                <w:noProof/>
                <w:webHidden/>
              </w:rPr>
              <w:fldChar w:fldCharType="end"/>
            </w:r>
          </w:hyperlink>
        </w:p>
        <w:p w14:paraId="00EAC2C4" w14:textId="513CB295"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E10B6E">
              <w:rPr>
                <w:noProof/>
                <w:webHidden/>
              </w:rPr>
              <w:t>4</w:t>
            </w:r>
            <w:r w:rsidR="00AC04BE">
              <w:rPr>
                <w:noProof/>
                <w:webHidden/>
              </w:rPr>
              <w:fldChar w:fldCharType="end"/>
            </w:r>
          </w:hyperlink>
        </w:p>
        <w:p w14:paraId="493E9598" w14:textId="1435083A"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E10B6E">
              <w:rPr>
                <w:noProof/>
                <w:webHidden/>
              </w:rPr>
              <w:t>4</w:t>
            </w:r>
            <w:r w:rsidR="00AC04BE">
              <w:rPr>
                <w:noProof/>
                <w:webHidden/>
              </w:rPr>
              <w:fldChar w:fldCharType="end"/>
            </w:r>
          </w:hyperlink>
        </w:p>
        <w:p w14:paraId="00FDD180" w14:textId="1E1BE813"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E10B6E">
              <w:rPr>
                <w:noProof/>
                <w:webHidden/>
              </w:rPr>
              <w:t>4</w:t>
            </w:r>
            <w:r w:rsidR="00AC04BE">
              <w:rPr>
                <w:noProof/>
                <w:webHidden/>
              </w:rPr>
              <w:fldChar w:fldCharType="end"/>
            </w:r>
          </w:hyperlink>
        </w:p>
        <w:p w14:paraId="245ABBF2" w14:textId="14DFBD3B"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E10B6E">
              <w:rPr>
                <w:noProof/>
                <w:webHidden/>
              </w:rPr>
              <w:t>4</w:t>
            </w:r>
            <w:r w:rsidR="00AC04BE">
              <w:rPr>
                <w:noProof/>
                <w:webHidden/>
              </w:rPr>
              <w:fldChar w:fldCharType="end"/>
            </w:r>
          </w:hyperlink>
        </w:p>
        <w:p w14:paraId="47E8FF58" w14:textId="3D1A3C22"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E10B6E">
              <w:rPr>
                <w:noProof/>
                <w:webHidden/>
              </w:rPr>
              <w:t>5</w:t>
            </w:r>
            <w:r w:rsidR="00AC04BE">
              <w:rPr>
                <w:noProof/>
                <w:webHidden/>
              </w:rPr>
              <w:fldChar w:fldCharType="end"/>
            </w:r>
          </w:hyperlink>
        </w:p>
        <w:p w14:paraId="50989C6F" w14:textId="3331349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E10B6E">
              <w:rPr>
                <w:noProof/>
                <w:webHidden/>
              </w:rPr>
              <w:t>5</w:t>
            </w:r>
            <w:r w:rsidR="00AC04BE">
              <w:rPr>
                <w:noProof/>
                <w:webHidden/>
              </w:rPr>
              <w:fldChar w:fldCharType="end"/>
            </w:r>
          </w:hyperlink>
        </w:p>
        <w:p w14:paraId="09B63F2B" w14:textId="0B21505E"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2FA21D3A" w14:textId="72CE1936"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79481448" w14:textId="03DB94B8"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5D3F02AB" w14:textId="0070F87F"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55564558" w14:textId="6FFF04D2"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69AF1809" w14:textId="45F357A9"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7D39EDA7" w14:textId="1C827347"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E10B6E">
              <w:rPr>
                <w:noProof/>
                <w:webHidden/>
              </w:rPr>
              <w:t>6</w:t>
            </w:r>
            <w:r w:rsidR="00AC04BE">
              <w:rPr>
                <w:noProof/>
                <w:webHidden/>
              </w:rPr>
              <w:fldChar w:fldCharType="end"/>
            </w:r>
          </w:hyperlink>
        </w:p>
        <w:p w14:paraId="325F1E73" w14:textId="684AA92D"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E10B6E">
              <w:rPr>
                <w:noProof/>
                <w:webHidden/>
              </w:rPr>
              <w:t>7</w:t>
            </w:r>
            <w:r w:rsidR="00AC04BE">
              <w:rPr>
                <w:noProof/>
                <w:webHidden/>
              </w:rPr>
              <w:fldChar w:fldCharType="end"/>
            </w:r>
          </w:hyperlink>
        </w:p>
        <w:p w14:paraId="061FE225" w14:textId="744533AA"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E10B6E">
              <w:rPr>
                <w:noProof/>
                <w:webHidden/>
              </w:rPr>
              <w:t>7</w:t>
            </w:r>
            <w:r w:rsidR="00AC04BE">
              <w:rPr>
                <w:noProof/>
                <w:webHidden/>
              </w:rPr>
              <w:fldChar w:fldCharType="end"/>
            </w:r>
          </w:hyperlink>
        </w:p>
        <w:p w14:paraId="10335A0B" w14:textId="1A4EE403"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E10B6E">
              <w:rPr>
                <w:noProof/>
                <w:webHidden/>
              </w:rPr>
              <w:t>8</w:t>
            </w:r>
            <w:r w:rsidR="00AC04BE">
              <w:rPr>
                <w:noProof/>
                <w:webHidden/>
              </w:rPr>
              <w:fldChar w:fldCharType="end"/>
            </w:r>
          </w:hyperlink>
        </w:p>
        <w:p w14:paraId="1D121F1B" w14:textId="6889D38A"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E10B6E">
              <w:rPr>
                <w:noProof/>
                <w:webHidden/>
              </w:rPr>
              <w:t>8</w:t>
            </w:r>
            <w:r w:rsidR="00AC04BE">
              <w:rPr>
                <w:noProof/>
                <w:webHidden/>
              </w:rPr>
              <w:fldChar w:fldCharType="end"/>
            </w:r>
          </w:hyperlink>
        </w:p>
        <w:p w14:paraId="5B4010BF" w14:textId="34E31B8D"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E10B6E">
              <w:rPr>
                <w:noProof/>
                <w:webHidden/>
              </w:rPr>
              <w:t>9</w:t>
            </w:r>
            <w:r w:rsidR="00AC04BE">
              <w:rPr>
                <w:noProof/>
                <w:webHidden/>
              </w:rPr>
              <w:fldChar w:fldCharType="end"/>
            </w:r>
          </w:hyperlink>
        </w:p>
        <w:p w14:paraId="43CF433B" w14:textId="5395EB46"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E10B6E">
              <w:rPr>
                <w:noProof/>
                <w:webHidden/>
              </w:rPr>
              <w:t>9</w:t>
            </w:r>
            <w:r w:rsidR="00AC04BE">
              <w:rPr>
                <w:noProof/>
                <w:webHidden/>
              </w:rPr>
              <w:fldChar w:fldCharType="end"/>
            </w:r>
          </w:hyperlink>
        </w:p>
        <w:p w14:paraId="01531218" w14:textId="0FAD0FDA"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E10B6E">
              <w:rPr>
                <w:noProof/>
                <w:webHidden/>
              </w:rPr>
              <w:t>9</w:t>
            </w:r>
            <w:r w:rsidR="00AC04BE">
              <w:rPr>
                <w:noProof/>
                <w:webHidden/>
              </w:rPr>
              <w:fldChar w:fldCharType="end"/>
            </w:r>
          </w:hyperlink>
        </w:p>
        <w:p w14:paraId="6AE9C628" w14:textId="7A6426D6"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E10B6E">
              <w:rPr>
                <w:noProof/>
                <w:webHidden/>
              </w:rPr>
              <w:t>9</w:t>
            </w:r>
            <w:r w:rsidR="00AC04BE">
              <w:rPr>
                <w:noProof/>
                <w:webHidden/>
              </w:rPr>
              <w:fldChar w:fldCharType="end"/>
            </w:r>
          </w:hyperlink>
        </w:p>
        <w:p w14:paraId="2563E984" w14:textId="0A3F8146"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E10B6E">
              <w:rPr>
                <w:noProof/>
                <w:webHidden/>
              </w:rPr>
              <w:t>10</w:t>
            </w:r>
            <w:r w:rsidR="00AC04BE">
              <w:rPr>
                <w:noProof/>
                <w:webHidden/>
              </w:rPr>
              <w:fldChar w:fldCharType="end"/>
            </w:r>
          </w:hyperlink>
        </w:p>
        <w:p w14:paraId="05022B13" w14:textId="1045956C"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E10B6E">
              <w:rPr>
                <w:noProof/>
                <w:webHidden/>
              </w:rPr>
              <w:t>11</w:t>
            </w:r>
            <w:r w:rsidR="00AC04BE">
              <w:rPr>
                <w:noProof/>
                <w:webHidden/>
              </w:rPr>
              <w:fldChar w:fldCharType="end"/>
            </w:r>
          </w:hyperlink>
        </w:p>
        <w:p w14:paraId="3F3B1B45" w14:textId="10E616FF"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E10B6E">
              <w:rPr>
                <w:noProof/>
                <w:webHidden/>
              </w:rPr>
              <w:t>13</w:t>
            </w:r>
            <w:r w:rsidR="00AC04BE">
              <w:rPr>
                <w:noProof/>
                <w:webHidden/>
              </w:rPr>
              <w:fldChar w:fldCharType="end"/>
            </w:r>
          </w:hyperlink>
        </w:p>
        <w:p w14:paraId="5991F5B7" w14:textId="1979237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E10B6E">
              <w:rPr>
                <w:noProof/>
                <w:webHidden/>
              </w:rPr>
              <w:t>21</w:t>
            </w:r>
            <w:r w:rsidR="00AC04BE">
              <w:rPr>
                <w:noProof/>
                <w:webHidden/>
              </w:rPr>
              <w:fldChar w:fldCharType="end"/>
            </w:r>
          </w:hyperlink>
        </w:p>
        <w:p w14:paraId="4F8C4A8A" w14:textId="0DA72349"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E10B6E">
              <w:rPr>
                <w:noProof/>
                <w:webHidden/>
              </w:rPr>
              <w:t>22</w:t>
            </w:r>
            <w:r w:rsidR="00AC04BE">
              <w:rPr>
                <w:noProof/>
                <w:webHidden/>
              </w:rPr>
              <w:fldChar w:fldCharType="end"/>
            </w:r>
          </w:hyperlink>
        </w:p>
        <w:p w14:paraId="541480E6" w14:textId="3003EF30"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E10B6E">
              <w:rPr>
                <w:noProof/>
                <w:webHidden/>
              </w:rPr>
              <w:t>22</w:t>
            </w:r>
            <w:r w:rsidR="00AC04BE">
              <w:rPr>
                <w:noProof/>
                <w:webHidden/>
              </w:rPr>
              <w:fldChar w:fldCharType="end"/>
            </w:r>
          </w:hyperlink>
        </w:p>
        <w:p w14:paraId="31A1DF8E" w14:textId="551B2C04"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E10B6E">
              <w:rPr>
                <w:noProof/>
                <w:webHidden/>
              </w:rPr>
              <w:t>22</w:t>
            </w:r>
            <w:r w:rsidR="00AC04BE">
              <w:rPr>
                <w:noProof/>
                <w:webHidden/>
              </w:rPr>
              <w:fldChar w:fldCharType="end"/>
            </w:r>
          </w:hyperlink>
        </w:p>
        <w:p w14:paraId="2A0A28EC" w14:textId="281CF109"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E10B6E">
              <w:rPr>
                <w:noProof/>
                <w:webHidden/>
              </w:rPr>
              <w:t>22</w:t>
            </w:r>
            <w:r w:rsidR="00AC04BE">
              <w:rPr>
                <w:noProof/>
                <w:webHidden/>
              </w:rPr>
              <w:fldChar w:fldCharType="end"/>
            </w:r>
          </w:hyperlink>
        </w:p>
        <w:p w14:paraId="62D0B382" w14:textId="32E56CB6"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E10B6E">
              <w:rPr>
                <w:noProof/>
                <w:webHidden/>
              </w:rPr>
              <w:t>22</w:t>
            </w:r>
            <w:r w:rsidR="00AC04BE">
              <w:rPr>
                <w:noProof/>
                <w:webHidden/>
              </w:rPr>
              <w:fldChar w:fldCharType="end"/>
            </w:r>
          </w:hyperlink>
        </w:p>
        <w:p w14:paraId="7B8370E4" w14:textId="57E09BD0"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E10B6E">
              <w:rPr>
                <w:noProof/>
                <w:webHidden/>
              </w:rPr>
              <w:t>23</w:t>
            </w:r>
            <w:r w:rsidR="00AC04BE">
              <w:rPr>
                <w:noProof/>
                <w:webHidden/>
              </w:rPr>
              <w:fldChar w:fldCharType="end"/>
            </w:r>
          </w:hyperlink>
        </w:p>
        <w:p w14:paraId="7C8EE5E4" w14:textId="7C1368E5"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E10B6E">
              <w:rPr>
                <w:noProof/>
                <w:webHidden/>
              </w:rPr>
              <w:t>23</w:t>
            </w:r>
            <w:r w:rsidR="00AC04BE">
              <w:rPr>
                <w:noProof/>
                <w:webHidden/>
              </w:rPr>
              <w:fldChar w:fldCharType="end"/>
            </w:r>
          </w:hyperlink>
        </w:p>
        <w:p w14:paraId="111660D4" w14:textId="55DEA5E4"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E10B6E">
              <w:rPr>
                <w:noProof/>
                <w:webHidden/>
              </w:rPr>
              <w:t>23</w:t>
            </w:r>
            <w:r w:rsidR="00AC04BE">
              <w:rPr>
                <w:noProof/>
                <w:webHidden/>
              </w:rPr>
              <w:fldChar w:fldCharType="end"/>
            </w:r>
          </w:hyperlink>
        </w:p>
        <w:p w14:paraId="228D6861" w14:textId="5B511FDA"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E10B6E">
              <w:rPr>
                <w:noProof/>
                <w:webHidden/>
              </w:rPr>
              <w:t>24</w:t>
            </w:r>
            <w:r w:rsidR="00AC04BE">
              <w:rPr>
                <w:noProof/>
                <w:webHidden/>
              </w:rPr>
              <w:fldChar w:fldCharType="end"/>
            </w:r>
          </w:hyperlink>
        </w:p>
        <w:p w14:paraId="25EA1008" w14:textId="78BAFB75"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E10B6E">
              <w:rPr>
                <w:noProof/>
                <w:webHidden/>
              </w:rPr>
              <w:t>24</w:t>
            </w:r>
            <w:r w:rsidR="00AC04BE">
              <w:rPr>
                <w:noProof/>
                <w:webHidden/>
              </w:rPr>
              <w:fldChar w:fldCharType="end"/>
            </w:r>
          </w:hyperlink>
        </w:p>
        <w:p w14:paraId="1F75BEA0" w14:textId="180092EA"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E10B6E">
              <w:rPr>
                <w:noProof/>
                <w:webHidden/>
              </w:rPr>
              <w:t>25</w:t>
            </w:r>
            <w:r w:rsidR="00AC04BE">
              <w:rPr>
                <w:noProof/>
                <w:webHidden/>
              </w:rPr>
              <w:fldChar w:fldCharType="end"/>
            </w:r>
          </w:hyperlink>
        </w:p>
        <w:p w14:paraId="031ED10D" w14:textId="4857B3FB"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E10B6E">
              <w:rPr>
                <w:noProof/>
                <w:webHidden/>
              </w:rPr>
              <w:t>26</w:t>
            </w:r>
            <w:r w:rsidR="00AC04BE">
              <w:rPr>
                <w:noProof/>
                <w:webHidden/>
              </w:rPr>
              <w:fldChar w:fldCharType="end"/>
            </w:r>
          </w:hyperlink>
        </w:p>
        <w:p w14:paraId="504699CB" w14:textId="13ECD3E5"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E10B6E">
              <w:rPr>
                <w:noProof/>
                <w:webHidden/>
              </w:rPr>
              <w:t>27</w:t>
            </w:r>
            <w:r w:rsidR="00AC04BE">
              <w:rPr>
                <w:noProof/>
                <w:webHidden/>
              </w:rPr>
              <w:fldChar w:fldCharType="end"/>
            </w:r>
          </w:hyperlink>
        </w:p>
        <w:p w14:paraId="3F86D1D2" w14:textId="63AA8154"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E10B6E">
              <w:rPr>
                <w:noProof/>
                <w:webHidden/>
              </w:rPr>
              <w:t>30</w:t>
            </w:r>
            <w:r w:rsidR="00AC04BE">
              <w:rPr>
                <w:noProof/>
                <w:webHidden/>
              </w:rPr>
              <w:fldChar w:fldCharType="end"/>
            </w:r>
          </w:hyperlink>
        </w:p>
        <w:p w14:paraId="322C444D" w14:textId="1E56083A"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E10B6E">
              <w:rPr>
                <w:noProof/>
                <w:webHidden/>
              </w:rPr>
              <w:t>38</w:t>
            </w:r>
            <w:r w:rsidR="00AC04BE">
              <w:rPr>
                <w:noProof/>
                <w:webHidden/>
              </w:rPr>
              <w:fldChar w:fldCharType="end"/>
            </w:r>
          </w:hyperlink>
        </w:p>
        <w:p w14:paraId="6744FDBC" w14:textId="7101B12D" w:rsidR="00AC04BE" w:rsidRDefault="00000000"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E10B6E">
              <w:rPr>
                <w:noProof/>
                <w:webHidden/>
              </w:rPr>
              <w:t>38</w:t>
            </w:r>
            <w:r w:rsidR="00AC04BE">
              <w:rPr>
                <w:noProof/>
                <w:webHidden/>
              </w:rPr>
              <w:fldChar w:fldCharType="end"/>
            </w:r>
          </w:hyperlink>
        </w:p>
        <w:p w14:paraId="5CC7053D" w14:textId="68943131" w:rsidR="00AC04BE" w:rsidRDefault="00000000"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E10B6E">
              <w:rPr>
                <w:noProof/>
                <w:webHidden/>
              </w:rPr>
              <w:t>45</w:t>
            </w:r>
            <w:r w:rsidR="00AC04BE">
              <w:rPr>
                <w:noProof/>
                <w:webHidden/>
              </w:rPr>
              <w:fldChar w:fldCharType="end"/>
            </w:r>
          </w:hyperlink>
        </w:p>
        <w:p w14:paraId="5A20DD3C" w14:textId="074DE877"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E10B6E">
              <w:rPr>
                <w:noProof/>
                <w:webHidden/>
              </w:rPr>
              <w:t>48</w:t>
            </w:r>
            <w:r w:rsidR="00AC04BE">
              <w:rPr>
                <w:noProof/>
                <w:webHidden/>
              </w:rPr>
              <w:fldChar w:fldCharType="end"/>
            </w:r>
          </w:hyperlink>
        </w:p>
        <w:p w14:paraId="39D42C1A" w14:textId="56699B59"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E10B6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двухтемпературную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нанокластерами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конечные слои, нанокластеры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закодить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r w:rsidRPr="00C73675">
        <w:rPr>
          <w:i/>
          <w:lang w:val="ru-RU"/>
        </w:rPr>
        <w:t>Verlet</w:t>
      </w:r>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E10B6E" w:rsidRDefault="00804004" w:rsidP="00F87CE8">
      <w:pPr>
        <w:pStyle w:val="ListParagraph"/>
        <w:rPr>
          <w:i/>
          <w:lang w:val="ru-RU"/>
        </w:rPr>
      </w:pPr>
      <w:r>
        <w:rPr>
          <w:lang w:val="ru-RU"/>
        </w:rPr>
        <w:t>Б</w:t>
      </w:r>
      <w:r w:rsidRPr="00E10B6E">
        <w:rPr>
          <w:lang w:val="ru-RU"/>
        </w:rPr>
        <w:t xml:space="preserve">) </w:t>
      </w:r>
      <w:r w:rsidR="008547F3" w:rsidRPr="008547F3">
        <w:t>RBEB</w:t>
      </w:r>
      <w:r w:rsidR="008547F3" w:rsidRPr="00E10B6E">
        <w:rPr>
          <w:lang w:val="ru-RU"/>
        </w:rPr>
        <w:t xml:space="preserve"> </w:t>
      </w:r>
      <w:r w:rsidR="008547F3" w:rsidRPr="008547F3">
        <w:t>cross</w:t>
      </w:r>
      <w:r w:rsidR="008547F3" w:rsidRPr="00E10B6E">
        <w:rPr>
          <w:lang w:val="ru-RU"/>
        </w:rPr>
        <w:t xml:space="preserve"> </w:t>
      </w:r>
      <w:r w:rsidR="008547F3" w:rsidRPr="008547F3">
        <w:t>section</w:t>
      </w:r>
      <w:r w:rsidR="008547F3" w:rsidRPr="00E10B6E">
        <w:rPr>
          <w:lang w:val="ru-RU"/>
        </w:rPr>
        <w:t xml:space="preserve"> – </w:t>
      </w:r>
      <w:r w:rsidR="00337080" w:rsidRPr="008547F3">
        <w:fldChar w:fldCharType="begin" w:fldLock="1"/>
      </w:r>
      <w:r w:rsidR="00C73675">
        <w:instrText>ADDIN</w:instrText>
      </w:r>
      <w:r w:rsidR="00C73675" w:rsidRPr="00E10B6E">
        <w:rPr>
          <w:lang w:val="ru-RU"/>
        </w:rPr>
        <w:instrText xml:space="preserve"> </w:instrText>
      </w:r>
      <w:r w:rsidR="00C73675">
        <w:instrText>CSL</w:instrText>
      </w:r>
      <w:r w:rsidR="00C73675" w:rsidRPr="00E10B6E">
        <w:rPr>
          <w:lang w:val="ru-RU"/>
        </w:rPr>
        <w:instrText>_</w:instrText>
      </w:r>
      <w:r w:rsidR="00C73675">
        <w:instrText>CITATION</w:instrText>
      </w:r>
      <w:r w:rsidR="00C73675" w:rsidRPr="00E10B6E">
        <w:rPr>
          <w:lang w:val="ru-RU"/>
        </w:rPr>
        <w:instrText xml:space="preserve"> {"</w:instrText>
      </w:r>
      <w:r w:rsidR="00C73675">
        <w:instrText>citationItems</w:instrText>
      </w:r>
      <w:r w:rsidR="00C73675" w:rsidRPr="00E10B6E">
        <w:rPr>
          <w:lang w:val="ru-RU"/>
        </w:rPr>
        <w:instrText>":[{"</w:instrText>
      </w:r>
      <w:r w:rsidR="00C73675">
        <w:instrText>id</w:instrText>
      </w:r>
      <w:r w:rsidR="00C73675" w:rsidRPr="00E10B6E">
        <w:rPr>
          <w:lang w:val="ru-RU"/>
        </w:rPr>
        <w:instrText>":"</w:instrText>
      </w:r>
      <w:r w:rsidR="00C73675">
        <w:instrText>ITEM</w:instrText>
      </w:r>
      <w:r w:rsidR="00C73675" w:rsidRPr="00E10B6E">
        <w:rPr>
          <w:lang w:val="ru-RU"/>
        </w:rPr>
        <w:instrText>-1","</w:instrText>
      </w:r>
      <w:r w:rsidR="00C73675">
        <w:instrText>itemData</w:instrText>
      </w:r>
      <w:r w:rsidR="00C73675" w:rsidRPr="00E10B6E">
        <w:rPr>
          <w:lang w:val="ru-RU"/>
        </w:rPr>
        <w:instrText>":{"</w:instrText>
      </w:r>
      <w:r w:rsidR="00C73675">
        <w:instrText>DOI</w:instrText>
      </w:r>
      <w:r w:rsidR="00C73675" w:rsidRPr="00E10B6E">
        <w:rPr>
          <w:lang w:val="ru-RU"/>
        </w:rPr>
        <w:instrText>":"10.1103/</w:instrText>
      </w:r>
      <w:r w:rsidR="00C73675">
        <w:instrText>PhysRevA</w:instrText>
      </w:r>
      <w:r w:rsidR="00C73675" w:rsidRPr="00E10B6E">
        <w:rPr>
          <w:lang w:val="ru-RU"/>
        </w:rPr>
        <w:instrText>.62.052710","</w:instrText>
      </w:r>
      <w:r w:rsidR="00C73675">
        <w:instrText>ISSN</w:instrText>
      </w:r>
      <w:r w:rsidR="00C73675" w:rsidRPr="00E10B6E">
        <w:rPr>
          <w:lang w:val="ru-RU"/>
        </w:rPr>
        <w:instrText>":"1050-2947","</w:instrText>
      </w:r>
      <w:r w:rsidR="00C73675">
        <w:instrText>author</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Kim</w:instrText>
      </w:r>
      <w:r w:rsidR="00C73675" w:rsidRPr="00E10B6E">
        <w:rPr>
          <w:lang w:val="ru-RU"/>
        </w:rPr>
        <w:instrText>","</w:instrText>
      </w:r>
      <w:r w:rsidR="00C73675">
        <w:instrText>given</w:instrText>
      </w:r>
      <w:r w:rsidR="00C73675" w:rsidRPr="00E10B6E">
        <w:rPr>
          <w:lang w:val="ru-RU"/>
        </w:rPr>
        <w:instrText>":"</w:instrText>
      </w:r>
      <w:r w:rsidR="00C73675">
        <w:instrText>Yong</w:instrText>
      </w:r>
      <w:r w:rsidR="00C73675" w:rsidRPr="00E10B6E">
        <w:rPr>
          <w:lang w:val="ru-RU"/>
        </w:rPr>
        <w:instrText>-</w:instrText>
      </w:r>
      <w:r w:rsidR="00C73675">
        <w:instrText>Ki</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Santos</w:instrText>
      </w:r>
      <w:r w:rsidR="00C73675" w:rsidRPr="00E10B6E">
        <w:rPr>
          <w:lang w:val="ru-RU"/>
        </w:rPr>
        <w:instrText>","</w:instrText>
      </w:r>
      <w:r w:rsidR="00C73675">
        <w:instrText>given</w:instrText>
      </w:r>
      <w:r w:rsidR="00C73675" w:rsidRPr="00E10B6E">
        <w:rPr>
          <w:lang w:val="ru-RU"/>
        </w:rPr>
        <w:instrText>":"</w:instrText>
      </w:r>
      <w:r w:rsidR="00C73675">
        <w:instrText>Jos</w:instrText>
      </w:r>
      <w:r w:rsidR="00C73675" w:rsidRPr="00E10B6E">
        <w:rPr>
          <w:lang w:val="ru-RU"/>
        </w:rPr>
        <w:instrText xml:space="preserve">é </w:instrText>
      </w:r>
      <w:r w:rsidR="00C73675">
        <w:instrText>Paulo</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Parente</w:instrText>
      </w:r>
      <w:r w:rsidR="00C73675" w:rsidRPr="00E10B6E">
        <w:rPr>
          <w:lang w:val="ru-RU"/>
        </w:rPr>
        <w:instrText>","</w:instrText>
      </w:r>
      <w:r w:rsidR="00C73675">
        <w:instrText>given</w:instrText>
      </w:r>
      <w:r w:rsidR="00C73675" w:rsidRPr="00E10B6E">
        <w:rPr>
          <w:lang w:val="ru-RU"/>
        </w:rPr>
        <w:instrText>":"</w:instrText>
      </w:r>
      <w:r w:rsidR="00C73675">
        <w:instrText>Fernando</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container</w:instrText>
      </w:r>
      <w:r w:rsidR="00C73675" w:rsidRPr="00E10B6E">
        <w:rPr>
          <w:lang w:val="ru-RU"/>
        </w:rPr>
        <w:instrText>-</w:instrText>
      </w:r>
      <w:r w:rsidR="00C73675">
        <w:instrText>title</w:instrText>
      </w:r>
      <w:r w:rsidR="00C73675" w:rsidRPr="00E10B6E">
        <w:rPr>
          <w:lang w:val="ru-RU"/>
        </w:rPr>
        <w:instrText>":"</w:instrText>
      </w:r>
      <w:r w:rsidR="00C73675">
        <w:instrText>Physical</w:instrText>
      </w:r>
      <w:r w:rsidR="00C73675" w:rsidRPr="00E10B6E">
        <w:rPr>
          <w:lang w:val="ru-RU"/>
        </w:rPr>
        <w:instrText xml:space="preserve"> </w:instrText>
      </w:r>
      <w:r w:rsidR="00C73675">
        <w:instrText>Review</w:instrText>
      </w:r>
      <w:r w:rsidR="00C73675" w:rsidRPr="00E10B6E">
        <w:rPr>
          <w:lang w:val="ru-RU"/>
        </w:rPr>
        <w:instrText xml:space="preserve"> </w:instrText>
      </w:r>
      <w:r w:rsidR="00C73675">
        <w:instrText>A</w:instrText>
      </w:r>
      <w:r w:rsidR="00C73675" w:rsidRPr="00E10B6E">
        <w:rPr>
          <w:lang w:val="ru-RU"/>
        </w:rPr>
        <w:instrText>","</w:instrText>
      </w:r>
      <w:r w:rsidR="00C73675">
        <w:instrText>id</w:instrText>
      </w:r>
      <w:r w:rsidR="00C73675" w:rsidRPr="00E10B6E">
        <w:rPr>
          <w:lang w:val="ru-RU"/>
        </w:rPr>
        <w:instrText>":"</w:instrText>
      </w:r>
      <w:r w:rsidR="00C73675">
        <w:instrText>ITEM</w:instrText>
      </w:r>
      <w:r w:rsidR="00C73675" w:rsidRPr="00E10B6E">
        <w:rPr>
          <w:lang w:val="ru-RU"/>
        </w:rPr>
        <w:instrText>-1","</w:instrText>
      </w:r>
      <w:r w:rsidR="00C73675">
        <w:instrText>issue</w:instrText>
      </w:r>
      <w:r w:rsidR="00C73675" w:rsidRPr="00E10B6E">
        <w:rPr>
          <w:lang w:val="ru-RU"/>
        </w:rPr>
        <w:instrText>":"5","</w:instrText>
      </w:r>
      <w:r w:rsidR="00C73675">
        <w:instrText>issued</w:instrText>
      </w:r>
      <w:r w:rsidR="00C73675" w:rsidRPr="00E10B6E">
        <w:rPr>
          <w:lang w:val="ru-RU"/>
        </w:rPr>
        <w:instrText>":{"</w:instrText>
      </w:r>
      <w:r w:rsidR="00C73675">
        <w:instrText>date</w:instrText>
      </w:r>
      <w:r w:rsidR="00C73675" w:rsidRPr="00E10B6E">
        <w:rPr>
          <w:lang w:val="ru-RU"/>
        </w:rPr>
        <w:instrText>-</w:instrText>
      </w:r>
      <w:r w:rsidR="00C73675">
        <w:instrText>parts</w:instrText>
      </w:r>
      <w:r w:rsidR="00C73675" w:rsidRPr="00E10B6E">
        <w:rPr>
          <w:lang w:val="ru-RU"/>
        </w:rPr>
        <w:instrText>":[["2000","10"]]},"</w:instrText>
      </w:r>
      <w:r w:rsidR="00C73675">
        <w:instrText>page</w:instrText>
      </w:r>
      <w:r w:rsidR="00C73675" w:rsidRPr="00E10B6E">
        <w:rPr>
          <w:lang w:val="ru-RU"/>
        </w:rPr>
        <w:instrText>":"52710","</w:instrText>
      </w:r>
      <w:r w:rsidR="00C73675">
        <w:instrText>publisher</w:instrText>
      </w:r>
      <w:r w:rsidR="00C73675" w:rsidRPr="00E10B6E">
        <w:rPr>
          <w:lang w:val="ru-RU"/>
        </w:rPr>
        <w:instrText>":"</w:instrText>
      </w:r>
      <w:r w:rsidR="00C73675">
        <w:instrText>American</w:instrText>
      </w:r>
      <w:r w:rsidR="00C73675" w:rsidRPr="00E10B6E">
        <w:rPr>
          <w:lang w:val="ru-RU"/>
        </w:rPr>
        <w:instrText xml:space="preserve"> </w:instrText>
      </w:r>
      <w:r w:rsidR="00C73675">
        <w:instrText>Physical</w:instrText>
      </w:r>
      <w:r w:rsidR="00C73675" w:rsidRPr="00E10B6E">
        <w:rPr>
          <w:lang w:val="ru-RU"/>
        </w:rPr>
        <w:instrText xml:space="preserve"> </w:instrText>
      </w:r>
      <w:r w:rsidR="00C73675">
        <w:instrText>Society</w:instrText>
      </w:r>
      <w:r w:rsidR="00C73675" w:rsidRPr="00E10B6E">
        <w:rPr>
          <w:lang w:val="ru-RU"/>
        </w:rPr>
        <w:instrText>","</w:instrText>
      </w:r>
      <w:r w:rsidR="00C73675">
        <w:instrText>title</w:instrText>
      </w:r>
      <w:r w:rsidR="00C73675" w:rsidRPr="00E10B6E">
        <w:rPr>
          <w:lang w:val="ru-RU"/>
        </w:rPr>
        <w:instrText>":"</w:instrText>
      </w:r>
      <w:r w:rsidR="00C73675">
        <w:instrText>Extension</w:instrText>
      </w:r>
      <w:r w:rsidR="00C73675" w:rsidRPr="00E10B6E">
        <w:rPr>
          <w:lang w:val="ru-RU"/>
        </w:rPr>
        <w:instrText xml:space="preserve"> </w:instrText>
      </w:r>
      <w:r w:rsidR="00C73675">
        <w:instrText>of</w:instrText>
      </w:r>
      <w:r w:rsidR="00C73675" w:rsidRPr="00E10B6E">
        <w:rPr>
          <w:lang w:val="ru-RU"/>
        </w:rPr>
        <w:instrText xml:space="preserve"> </w:instrText>
      </w:r>
      <w:r w:rsidR="00C73675">
        <w:instrText>the</w:instrText>
      </w:r>
      <w:r w:rsidR="00C73675" w:rsidRPr="00E10B6E">
        <w:rPr>
          <w:lang w:val="ru-RU"/>
        </w:rPr>
        <w:instrText xml:space="preserve"> </w:instrText>
      </w:r>
      <w:r w:rsidR="00C73675">
        <w:instrText>binary</w:instrText>
      </w:r>
      <w:r w:rsidR="00C73675" w:rsidRPr="00E10B6E">
        <w:rPr>
          <w:lang w:val="ru-RU"/>
        </w:rPr>
        <w:instrText>-</w:instrText>
      </w:r>
      <w:r w:rsidR="00C73675">
        <w:instrText>encounter</w:instrText>
      </w:r>
      <w:r w:rsidR="00C73675" w:rsidRPr="00E10B6E">
        <w:rPr>
          <w:lang w:val="ru-RU"/>
        </w:rPr>
        <w:instrText>-</w:instrText>
      </w:r>
      <w:r w:rsidR="00C73675">
        <w:instrText>dipole</w:instrText>
      </w:r>
      <w:r w:rsidR="00C73675" w:rsidRPr="00E10B6E">
        <w:rPr>
          <w:lang w:val="ru-RU"/>
        </w:rPr>
        <w:instrText xml:space="preserve"> </w:instrText>
      </w:r>
      <w:r w:rsidR="00C73675">
        <w:instrText>model</w:instrText>
      </w:r>
      <w:r w:rsidR="00C73675" w:rsidRPr="00E10B6E">
        <w:rPr>
          <w:lang w:val="ru-RU"/>
        </w:rPr>
        <w:instrText xml:space="preserve"> </w:instrText>
      </w:r>
      <w:r w:rsidR="00C73675">
        <w:instrText>to</w:instrText>
      </w:r>
      <w:r w:rsidR="00C73675" w:rsidRPr="00E10B6E">
        <w:rPr>
          <w:lang w:val="ru-RU"/>
        </w:rPr>
        <w:instrText xml:space="preserve"> </w:instrText>
      </w:r>
      <w:r w:rsidR="00C73675">
        <w:instrText>relativistic</w:instrText>
      </w:r>
      <w:r w:rsidR="00C73675" w:rsidRPr="00E10B6E">
        <w:rPr>
          <w:lang w:val="ru-RU"/>
        </w:rPr>
        <w:instrText xml:space="preserve"> </w:instrText>
      </w:r>
      <w:r w:rsidR="00C73675">
        <w:instrText>incident</w:instrText>
      </w:r>
      <w:r w:rsidR="00C73675" w:rsidRPr="00E10B6E">
        <w:rPr>
          <w:lang w:val="ru-RU"/>
        </w:rPr>
        <w:instrText xml:space="preserve"> </w:instrText>
      </w:r>
      <w:r w:rsidR="00C73675">
        <w:instrText>electrons</w:instrText>
      </w:r>
      <w:r w:rsidR="00C73675" w:rsidRPr="00E10B6E">
        <w:rPr>
          <w:lang w:val="ru-RU"/>
        </w:rPr>
        <w:instrText>","</w:instrText>
      </w:r>
      <w:r w:rsidR="00C73675">
        <w:instrText>type</w:instrText>
      </w:r>
      <w:r w:rsidR="00C73675" w:rsidRPr="00E10B6E">
        <w:rPr>
          <w:lang w:val="ru-RU"/>
        </w:rPr>
        <w:instrText>":"</w:instrText>
      </w:r>
      <w:r w:rsidR="00C73675">
        <w:instrText>article</w:instrText>
      </w:r>
      <w:r w:rsidR="00C73675" w:rsidRPr="00E10B6E">
        <w:rPr>
          <w:lang w:val="ru-RU"/>
        </w:rPr>
        <w:instrText>-</w:instrText>
      </w:r>
      <w:r w:rsidR="00C73675">
        <w:instrText>journal</w:instrText>
      </w:r>
      <w:r w:rsidR="00C73675" w:rsidRPr="00E10B6E">
        <w:rPr>
          <w:lang w:val="ru-RU"/>
        </w:rPr>
        <w:instrText>","</w:instrText>
      </w:r>
      <w:r w:rsidR="00C73675">
        <w:instrText>volume</w:instrText>
      </w:r>
      <w:r w:rsidR="00C73675" w:rsidRPr="00E10B6E">
        <w:rPr>
          <w:lang w:val="ru-RU"/>
        </w:rPr>
        <w:instrText>":"62"},"</w:instrText>
      </w:r>
      <w:r w:rsidR="00C73675">
        <w:instrText>uris</w:instrText>
      </w:r>
      <w:r w:rsidR="00C73675" w:rsidRPr="00E10B6E">
        <w:rPr>
          <w:lang w:val="ru-RU"/>
        </w:rPr>
        <w:instrText>":["</w:instrText>
      </w:r>
      <w:r w:rsidR="00C73675">
        <w:instrText>http</w:instrText>
      </w:r>
      <w:r w:rsidR="00C73675" w:rsidRPr="00E10B6E">
        <w:rPr>
          <w:lang w:val="ru-RU"/>
        </w:rPr>
        <w:instrText>://</w:instrText>
      </w:r>
      <w:r w:rsidR="00C73675">
        <w:instrText>www</w:instrText>
      </w:r>
      <w:r w:rsidR="00C73675" w:rsidRPr="00E10B6E">
        <w:rPr>
          <w:lang w:val="ru-RU"/>
        </w:rPr>
        <w:instrText>.</w:instrText>
      </w:r>
      <w:r w:rsidR="00C73675">
        <w:instrText>mendeley</w:instrText>
      </w:r>
      <w:r w:rsidR="00C73675" w:rsidRPr="00E10B6E">
        <w:rPr>
          <w:lang w:val="ru-RU"/>
        </w:rPr>
        <w:instrText>.</w:instrText>
      </w:r>
      <w:r w:rsidR="00C73675">
        <w:instrText>com</w:instrText>
      </w:r>
      <w:r w:rsidR="00C73675" w:rsidRPr="00E10B6E">
        <w:rPr>
          <w:lang w:val="ru-RU"/>
        </w:rPr>
        <w:instrText>/</w:instrText>
      </w:r>
      <w:r w:rsidR="00C73675">
        <w:instrText>documents</w:instrText>
      </w:r>
      <w:r w:rsidR="00C73675" w:rsidRPr="00E10B6E">
        <w:rPr>
          <w:lang w:val="ru-RU"/>
        </w:rPr>
        <w:instrText>/?</w:instrText>
      </w:r>
      <w:r w:rsidR="00C73675">
        <w:instrText>uuid</w:instrText>
      </w:r>
      <w:r w:rsidR="00C73675" w:rsidRPr="00E10B6E">
        <w:rPr>
          <w:lang w:val="ru-RU"/>
        </w:rPr>
        <w:instrText>=</w:instrText>
      </w:r>
      <w:r w:rsidR="00C73675">
        <w:instrText>af</w:instrText>
      </w:r>
      <w:r w:rsidR="00C73675" w:rsidRPr="00E10B6E">
        <w:rPr>
          <w:lang w:val="ru-RU"/>
        </w:rPr>
        <w:instrText>804</w:instrText>
      </w:r>
      <w:r w:rsidR="00C73675">
        <w:instrText>cfc</w:instrText>
      </w:r>
      <w:r w:rsidR="00C73675" w:rsidRPr="00E10B6E">
        <w:rPr>
          <w:lang w:val="ru-RU"/>
        </w:rPr>
        <w:instrText>-547</w:instrText>
      </w:r>
      <w:r w:rsidR="00C73675">
        <w:instrText>b</w:instrText>
      </w:r>
      <w:r w:rsidR="00C73675" w:rsidRPr="00E10B6E">
        <w:rPr>
          <w:lang w:val="ru-RU"/>
        </w:rPr>
        <w:instrText>-48</w:instrText>
      </w:r>
      <w:r w:rsidR="00C73675">
        <w:instrText>fc</w:instrText>
      </w:r>
      <w:r w:rsidR="00C73675" w:rsidRPr="00E10B6E">
        <w:rPr>
          <w:lang w:val="ru-RU"/>
        </w:rPr>
        <w:instrText>-</w:instrText>
      </w:r>
      <w:r w:rsidR="00C73675">
        <w:instrText>bcbb</w:instrText>
      </w:r>
      <w:r w:rsidR="00C73675" w:rsidRPr="00E10B6E">
        <w:rPr>
          <w:lang w:val="ru-RU"/>
        </w:rPr>
        <w:instrText>-783</w:instrText>
      </w:r>
      <w:r w:rsidR="00C73675">
        <w:instrText>e</w:instrText>
      </w:r>
      <w:r w:rsidR="00C73675" w:rsidRPr="00E10B6E">
        <w:rPr>
          <w:lang w:val="ru-RU"/>
        </w:rPr>
        <w:instrText>2698</w:instrText>
      </w:r>
      <w:r w:rsidR="00C73675">
        <w:instrText>a</w:instrText>
      </w:r>
      <w:r w:rsidR="00C73675" w:rsidRPr="00E10B6E">
        <w:rPr>
          <w:lang w:val="ru-RU"/>
        </w:rPr>
        <w:instrText>695"]}],"</w:instrText>
      </w:r>
      <w:r w:rsidR="00C73675">
        <w:instrText>mendeley</w:instrText>
      </w:r>
      <w:r w:rsidR="00C73675" w:rsidRPr="00E10B6E">
        <w:rPr>
          <w:lang w:val="ru-RU"/>
        </w:rPr>
        <w:instrText>":{"</w:instrText>
      </w:r>
      <w:r w:rsidR="00C73675">
        <w:instrText>formattedCitation</w:instrText>
      </w:r>
      <w:r w:rsidR="00C73675" w:rsidRPr="00E10B6E">
        <w:rPr>
          <w:lang w:val="ru-RU"/>
        </w:rPr>
        <w:instrText>":"</w:instrText>
      </w:r>
      <w:r w:rsidR="00C73675">
        <w:instrText> </w:instrText>
      </w:r>
      <w:r w:rsidR="00C73675" w:rsidRPr="00E10B6E">
        <w:rPr>
          <w:lang w:val="ru-RU"/>
        </w:rPr>
        <w:instrText>[8]","</w:instrText>
      </w:r>
      <w:r w:rsidR="00C73675">
        <w:instrText>plainTextFormattedCitation</w:instrText>
      </w:r>
      <w:r w:rsidR="00C73675" w:rsidRPr="00E10B6E">
        <w:rPr>
          <w:lang w:val="ru-RU"/>
        </w:rPr>
        <w:instrText>":"</w:instrText>
      </w:r>
      <w:r w:rsidR="00C73675">
        <w:instrText> </w:instrText>
      </w:r>
      <w:r w:rsidR="00C73675" w:rsidRPr="00E10B6E">
        <w:rPr>
          <w:lang w:val="ru-RU"/>
        </w:rPr>
        <w:instrText>[8]","</w:instrText>
      </w:r>
      <w:r w:rsidR="00C73675">
        <w:instrText>previouslyFormattedCitation</w:instrText>
      </w:r>
      <w:r w:rsidR="00C73675" w:rsidRPr="00E10B6E">
        <w:rPr>
          <w:lang w:val="ru-RU"/>
        </w:rPr>
        <w:instrText>":"</w:instrText>
      </w:r>
      <w:r w:rsidR="00C73675">
        <w:instrText> </w:instrText>
      </w:r>
      <w:r w:rsidR="00C73675" w:rsidRPr="00E10B6E">
        <w:rPr>
          <w:lang w:val="ru-RU"/>
        </w:rPr>
        <w:instrText>[8]"},"</w:instrText>
      </w:r>
      <w:r w:rsidR="00C73675">
        <w:instrText>properties</w:instrText>
      </w:r>
      <w:r w:rsidR="00C73675" w:rsidRPr="00E10B6E">
        <w:rPr>
          <w:lang w:val="ru-RU"/>
        </w:rPr>
        <w:instrText>":{"</w:instrText>
      </w:r>
      <w:r w:rsidR="00C73675">
        <w:instrText>noteIndex</w:instrText>
      </w:r>
      <w:r w:rsidR="00C73675" w:rsidRPr="00E10B6E">
        <w:rPr>
          <w:lang w:val="ru-RU"/>
        </w:rPr>
        <w:instrText>":0},"</w:instrText>
      </w:r>
      <w:r w:rsidR="00C73675">
        <w:instrText>schema</w:instrText>
      </w:r>
      <w:r w:rsidR="00C73675" w:rsidRPr="00E10B6E">
        <w:rPr>
          <w:lang w:val="ru-RU"/>
        </w:rPr>
        <w:instrText>":"</w:instrText>
      </w:r>
      <w:r w:rsidR="00C73675">
        <w:instrText>https</w:instrText>
      </w:r>
      <w:r w:rsidR="00C73675" w:rsidRPr="00E10B6E">
        <w:rPr>
          <w:lang w:val="ru-RU"/>
        </w:rPr>
        <w:instrText>://</w:instrText>
      </w:r>
      <w:r w:rsidR="00C73675">
        <w:instrText>github</w:instrText>
      </w:r>
      <w:r w:rsidR="00C73675" w:rsidRPr="00E10B6E">
        <w:rPr>
          <w:lang w:val="ru-RU"/>
        </w:rPr>
        <w:instrText>.</w:instrText>
      </w:r>
      <w:r w:rsidR="00C73675">
        <w:instrText>com</w:instrText>
      </w:r>
      <w:r w:rsidR="00C73675" w:rsidRPr="00E10B6E">
        <w:rPr>
          <w:lang w:val="ru-RU"/>
        </w:rPr>
        <w:instrText>/</w:instrText>
      </w:r>
      <w:r w:rsidR="00C73675">
        <w:instrText>citation</w:instrText>
      </w:r>
      <w:r w:rsidR="00C73675" w:rsidRPr="00E10B6E">
        <w:rPr>
          <w:lang w:val="ru-RU"/>
        </w:rPr>
        <w:instrText>-</w:instrText>
      </w:r>
      <w:r w:rsidR="00C73675">
        <w:instrText>style</w:instrText>
      </w:r>
      <w:r w:rsidR="00C73675" w:rsidRPr="00E10B6E">
        <w:rPr>
          <w:lang w:val="ru-RU"/>
        </w:rPr>
        <w:instrText>-</w:instrText>
      </w:r>
      <w:r w:rsidR="00C73675">
        <w:instrText>language</w:instrText>
      </w:r>
      <w:r w:rsidR="00C73675" w:rsidRPr="00E10B6E">
        <w:rPr>
          <w:lang w:val="ru-RU"/>
        </w:rPr>
        <w:instrText>/</w:instrText>
      </w:r>
      <w:r w:rsidR="00C73675">
        <w:instrText>schema</w:instrText>
      </w:r>
      <w:r w:rsidR="00C73675" w:rsidRPr="00E10B6E">
        <w:rPr>
          <w:lang w:val="ru-RU"/>
        </w:rPr>
        <w:instrText>/</w:instrText>
      </w:r>
      <w:r w:rsidR="00C73675">
        <w:instrText>raw</w:instrText>
      </w:r>
      <w:r w:rsidR="00C73675" w:rsidRPr="00E10B6E">
        <w:rPr>
          <w:lang w:val="ru-RU"/>
        </w:rPr>
        <w:instrText>/</w:instrText>
      </w:r>
      <w:r w:rsidR="00C73675">
        <w:instrText>master</w:instrText>
      </w:r>
      <w:r w:rsidR="00C73675" w:rsidRPr="00E10B6E">
        <w:rPr>
          <w:lang w:val="ru-RU"/>
        </w:rPr>
        <w:instrText>/</w:instrText>
      </w:r>
      <w:r w:rsidR="00C73675">
        <w:instrText>csl</w:instrText>
      </w:r>
      <w:r w:rsidR="00C73675" w:rsidRPr="00E10B6E">
        <w:rPr>
          <w:lang w:val="ru-RU"/>
        </w:rPr>
        <w:instrText>-</w:instrText>
      </w:r>
      <w:r w:rsidR="00C73675">
        <w:instrText>citation</w:instrText>
      </w:r>
      <w:r w:rsidR="00C73675" w:rsidRPr="00E10B6E">
        <w:rPr>
          <w:lang w:val="ru-RU"/>
        </w:rPr>
        <w:instrText>.</w:instrText>
      </w:r>
      <w:r w:rsidR="00C73675">
        <w:instrText>json</w:instrText>
      </w:r>
      <w:r w:rsidR="00C73675" w:rsidRPr="00E10B6E">
        <w:rPr>
          <w:lang w:val="ru-RU"/>
        </w:rPr>
        <w:instrText>"}</w:instrText>
      </w:r>
      <w:r w:rsidR="00337080" w:rsidRPr="008547F3">
        <w:fldChar w:fldCharType="separate"/>
      </w:r>
      <w:r w:rsidR="00C73675" w:rsidRPr="00C73675">
        <w:rPr>
          <w:noProof/>
        </w:rPr>
        <w:t> </w:t>
      </w:r>
      <w:r w:rsidR="00C73675" w:rsidRPr="00E10B6E">
        <w:rPr>
          <w:noProof/>
          <w:lang w:val="ru-RU"/>
        </w:rPr>
        <w:t>[8]</w:t>
      </w:r>
      <w:r w:rsidR="00337080" w:rsidRPr="008547F3">
        <w:fldChar w:fldCharType="end"/>
      </w:r>
      <w:r w:rsidR="008547F3" w:rsidRPr="00E10B6E">
        <w:rPr>
          <w:lang w:val="ru-RU"/>
        </w:rPr>
        <w:t xml:space="preserve"> </w:t>
      </w:r>
      <w:r w:rsidR="008547F3" w:rsidRPr="008547F3">
        <w:t>Eq</w:t>
      </w:r>
      <w:r w:rsidR="008547F3" w:rsidRPr="00E10B6E">
        <w:rPr>
          <w:lang w:val="ru-RU"/>
        </w:rPr>
        <w:t>.(22)</w:t>
      </w:r>
      <w:r w:rsidRPr="00E10B6E">
        <w:rPr>
          <w:lang w:val="ru-RU"/>
        </w:rPr>
        <w:t xml:space="preserve"> </w:t>
      </w:r>
      <w:r w:rsidRPr="00E10B6E">
        <w:rPr>
          <w:i/>
          <w:lang w:val="ru-RU"/>
        </w:rPr>
        <w:t>(</w:t>
      </w:r>
      <w:r w:rsidRPr="00804004">
        <w:rPr>
          <w:i/>
          <w:lang w:val="ru-RU"/>
        </w:rPr>
        <w:t>Не</w:t>
      </w:r>
      <w:r w:rsidRPr="00E10B6E">
        <w:rPr>
          <w:i/>
          <w:lang w:val="ru-RU"/>
        </w:rPr>
        <w:t xml:space="preserve"> </w:t>
      </w:r>
      <w:r w:rsidRPr="00804004">
        <w:rPr>
          <w:i/>
          <w:lang w:val="ru-RU"/>
        </w:rPr>
        <w:t>закончена</w:t>
      </w:r>
      <w:r w:rsidRPr="00E10B6E">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unified</w:instrText>
      </w:r>
      <w:r w:rsidR="00C73675" w:rsidRPr="00D84128">
        <w:rPr>
          <w:lang w:val="ru-RU"/>
        </w:rPr>
        <w:instrText xml:space="preserve"> </w:instrText>
      </w:r>
      <w:r w:rsidR="00C73675" w:rsidRPr="00C73675">
        <w:instrText>framework</w:instrText>
      </w:r>
      <w:r w:rsidR="00C73675" w:rsidRPr="00D84128">
        <w:rPr>
          <w:lang w:val="ru-RU"/>
        </w:rPr>
        <w:instrText xml:space="preserve">. </w:instrText>
      </w:r>
      <w:r w:rsidR="00C73675" w:rsidRPr="00C73675">
        <w:instrText>It</w:instrText>
      </w:r>
      <w:r w:rsidR="00C73675" w:rsidRPr="00D84128">
        <w:rPr>
          <w:lang w:val="ru-RU"/>
        </w:rPr>
        <w:instrText xml:space="preserve"> </w:instrText>
      </w:r>
      <w:r w:rsidR="00C73675" w:rsidRPr="00C73675">
        <w:instrText>is</w:instrText>
      </w:r>
      <w:r w:rsidR="00C73675" w:rsidRPr="00D84128">
        <w:rPr>
          <w:lang w:val="ru-RU"/>
        </w:rPr>
        <w:instrText xml:space="preserve"> </w:instrText>
      </w:r>
      <w:r w:rsidR="00C73675" w:rsidRPr="00C73675">
        <w:instrText>applicable</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broad</w:instrText>
      </w:r>
      <w:r w:rsidR="00C73675" w:rsidRPr="00D84128">
        <w:rPr>
          <w:lang w:val="ru-RU"/>
        </w:rPr>
        <w:instrText xml:space="preserve"> </w:instrText>
      </w:r>
      <w:r w:rsidR="00C73675" w:rsidRPr="00C73675">
        <w:instrText>rang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incident</w:instrText>
      </w:r>
      <w:r w:rsidR="00C73675" w:rsidRPr="00D84128">
        <w:rPr>
          <w:lang w:val="ru-RU"/>
        </w:rPr>
        <w:instrText xml:space="preserve"> </w:instrText>
      </w:r>
      <w:r w:rsidR="00C73675" w:rsidRPr="00C73675">
        <w:instrText>energies</w:instrText>
      </w:r>
      <w:r w:rsidR="00C73675" w:rsidRPr="00D84128">
        <w:rPr>
          <w:lang w:val="ru-RU"/>
        </w:rPr>
        <w:instrText xml:space="preserve"> (</w:instrText>
      </w:r>
      <w:r w:rsidR="00C73675" w:rsidRPr="00C73675">
        <w:instrText>from</w:instrText>
      </w:r>
      <w:r w:rsidR="00C73675" w:rsidRPr="00D84128">
        <w:rPr>
          <w:lang w:val="ru-RU"/>
        </w:rPr>
        <w:instrText xml:space="preserve"> 30-50 </w:instrText>
      </w:r>
      <w:r w:rsidR="00C73675" w:rsidRPr="00C73675">
        <w:instrText>eV</w:instrText>
      </w:r>
      <w:r w:rsidR="00C73675" w:rsidRPr="00D84128">
        <w:rPr>
          <w:lang w:val="ru-RU"/>
        </w:rPr>
        <w:instrText xml:space="preserve"> </w:instrText>
      </w:r>
      <w:r w:rsidR="00C73675" w:rsidRPr="00C73675">
        <w:instrText>up</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GeV</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cas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electron</w:instrText>
      </w:r>
      <w:r w:rsidR="00C73675" w:rsidRPr="00D84128">
        <w:rPr>
          <w:lang w:val="ru-RU"/>
        </w:rPr>
        <w:instrText xml:space="preserve">). </w:instrText>
      </w:r>
      <w:r w:rsidR="00C73675" w:rsidRPr="00C73675">
        <w:instrText>Only</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optic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used</w:instrText>
      </w:r>
      <w:r w:rsidR="00C73675" w:rsidRPr="00D84128">
        <w:rPr>
          <w:lang w:val="ru-RU"/>
        </w:rPr>
        <w:instrText xml:space="preserve"> </w:instrText>
      </w:r>
      <w:r w:rsidR="00C73675" w:rsidRPr="00C73675">
        <w:instrText>as</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input</w:instrText>
      </w:r>
      <w:r w:rsidR="00C73675" w:rsidRPr="00D84128">
        <w:rPr>
          <w:lang w:val="ru-RU"/>
        </w:rPr>
        <w:instrText xml:space="preserve">, </w:instrText>
      </w:r>
      <w:r w:rsidR="00C73675" w:rsidRPr="00C73675">
        <w:instrText>without</w:instrText>
      </w:r>
      <w:r w:rsidR="00C73675" w:rsidRPr="00D84128">
        <w:rPr>
          <w:lang w:val="ru-RU"/>
        </w:rPr>
        <w:instrText xml:space="preserve"> </w:instrText>
      </w:r>
      <w:r w:rsidR="00C73675" w:rsidRPr="00C73675">
        <w:instrText>any</w:instrText>
      </w:r>
      <w:r w:rsidR="00C73675" w:rsidRPr="00D84128">
        <w:rPr>
          <w:lang w:val="ru-RU"/>
        </w:rPr>
        <w:instrText xml:space="preserve"> </w:instrText>
      </w:r>
      <w:r w:rsidR="00C73675" w:rsidRPr="00C73675">
        <w:instrText>ad</w:instrText>
      </w:r>
      <w:r w:rsidR="00C73675" w:rsidRPr="00D84128">
        <w:rPr>
          <w:lang w:val="ru-RU"/>
        </w:rPr>
        <w:instrText>-</w:instrText>
      </w:r>
      <w:r w:rsidR="00C73675" w:rsidRPr="00C73675">
        <w:instrText>hoc</w:instrText>
      </w:r>
      <w:r w:rsidR="00C73675" w:rsidRPr="00D84128">
        <w:rPr>
          <w:lang w:val="ru-RU"/>
        </w:rPr>
        <w:instrText xml:space="preserve"> </w:instrText>
      </w:r>
      <w:r w:rsidR="00C73675" w:rsidRPr="00C73675">
        <w:instrText>correction</w:instrText>
      </w:r>
      <w:r w:rsidR="00C73675" w:rsidRPr="00D84128">
        <w:rPr>
          <w:lang w:val="ru-RU"/>
        </w:rPr>
        <w:instrText xml:space="preserve"> </w:instrText>
      </w:r>
      <w:r w:rsidR="00C73675" w:rsidRPr="00C73675">
        <w:instrText>terms</w:instrText>
      </w:r>
      <w:r w:rsidR="00C73675" w:rsidRPr="00D84128">
        <w:rPr>
          <w:lang w:val="ru-RU"/>
        </w:rPr>
        <w:instrText xml:space="preserve">, </w:instrText>
      </w:r>
      <w:r w:rsidR="00C73675" w:rsidRPr="00C73675">
        <w:instrText>splitting</w:instrText>
      </w:r>
      <w:r w:rsidR="00C73675" w:rsidRPr="00D84128">
        <w:rPr>
          <w:lang w:val="ru-RU"/>
        </w:rPr>
        <w:instrText xml:space="preserve"> </w:instrText>
      </w:r>
      <w:r w:rsidR="00C73675" w:rsidRPr="00C73675">
        <w:instrText>into</w:instrText>
      </w:r>
      <w:r w:rsidR="00C73675" w:rsidRPr="00D84128">
        <w:rPr>
          <w:lang w:val="ru-RU"/>
        </w:rPr>
        <w:instrText xml:space="preserve"> </w:instrText>
      </w:r>
      <w:r w:rsidR="00C73675" w:rsidRPr="00C73675">
        <w:instrText>close</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distant</w:instrText>
      </w:r>
      <w:r w:rsidR="00C73675" w:rsidRPr="00D84128">
        <w:rPr>
          <w:lang w:val="ru-RU"/>
        </w:rPr>
        <w:instrText xml:space="preserve"> </w:instrText>
      </w:r>
      <w:r w:rsidR="00C73675" w:rsidRPr="00C73675">
        <w:instrText>collisions</w:instrText>
      </w:r>
      <w:r w:rsidR="00C73675" w:rsidRPr="00D84128">
        <w:rPr>
          <w:lang w:val="ru-RU"/>
        </w:rPr>
        <w:instrText xml:space="preserve">, </w:instrText>
      </w:r>
      <w:r w:rsidR="00C73675" w:rsidRPr="00C73675">
        <w:instrText>or</w:instrText>
      </w:r>
      <w:r w:rsidR="00C73675" w:rsidRPr="00D84128">
        <w:rPr>
          <w:lang w:val="ru-RU"/>
        </w:rPr>
        <w:instrText xml:space="preserve"> </w:instrText>
      </w:r>
      <w:r w:rsidR="00C73675" w:rsidRPr="00C73675">
        <w:instrText>fitting</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adjustable</w:instrText>
      </w:r>
      <w:r w:rsidR="00C73675" w:rsidRPr="00D84128">
        <w:rPr>
          <w:lang w:val="ru-RU"/>
        </w:rPr>
        <w:instrText xml:space="preserve"> </w:instrText>
      </w:r>
      <w:r w:rsidR="00C73675" w:rsidRPr="00C73675">
        <w:instrText>parameters</w:instrText>
      </w:r>
      <w:r w:rsidR="00C73675" w:rsidRPr="00D84128">
        <w:rPr>
          <w:lang w:val="ru-RU"/>
        </w:rPr>
        <w:instrText xml:space="preserve">. </w:instrText>
      </w:r>
      <w:r w:rsidR="00C73675" w:rsidRPr="00C73675">
        <w:instrText>We</w:instrText>
      </w:r>
      <w:r w:rsidR="00C73675" w:rsidRPr="00D84128">
        <w:rPr>
          <w:lang w:val="ru-RU"/>
        </w:rPr>
        <w:instrText xml:space="preserve"> </w:instrText>
      </w:r>
      <w:r w:rsidR="00C73675" w:rsidRPr="00C73675">
        <w:instrText>demonstrate</w:instrText>
      </w:r>
      <w:r w:rsidR="00C73675" w:rsidRPr="00D84128">
        <w:rPr>
          <w:lang w:val="ru-RU"/>
        </w:rPr>
        <w:instrText xml:space="preserve"> </w:instrText>
      </w:r>
      <w:r w:rsidR="00C73675" w:rsidRPr="00C73675">
        <w:instrText>that</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expressions</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very</w:instrText>
      </w:r>
      <w:r w:rsidR="00C73675" w:rsidRPr="00D84128">
        <w:rPr>
          <w:lang w:val="ru-RU"/>
        </w:rPr>
        <w:instrText xml:space="preserve"> </w:instrText>
      </w:r>
      <w:r w:rsidR="00C73675" w:rsidRPr="00C73675">
        <w:instrText>good</w:instrText>
      </w:r>
      <w:r w:rsidR="00C73675" w:rsidRPr="00D84128">
        <w:rPr>
          <w:lang w:val="ru-RU"/>
        </w:rPr>
        <w:instrText xml:space="preserve"> </w:instrText>
      </w:r>
      <w:r w:rsidR="00C73675" w:rsidRPr="00C73675">
        <w:instrText>agreement</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re</w:instrText>
      </w:r>
      <w:r w:rsidR="00C73675" w:rsidRPr="00D84128">
        <w:rPr>
          <w:lang w:val="ru-RU"/>
        </w:rPr>
        <w:instrText xml:space="preserve"> </w:instrText>
      </w:r>
      <w:r w:rsidR="00C73675" w:rsidRPr="00C73675">
        <w:instrText>complex</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models</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experiment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pplic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formulae</w:instrText>
      </w:r>
      <w:r w:rsidR="00C73675" w:rsidRPr="00D84128">
        <w:rPr>
          <w:lang w:val="ru-RU"/>
        </w:rPr>
        <w:instrText xml:space="preserve"> </w:instrText>
      </w:r>
      <w:r w:rsidR="00C73675" w:rsidRPr="00C73675">
        <w:instrText>greatly</w:instrText>
      </w:r>
      <w:r w:rsidR="00C73675" w:rsidRPr="00D84128">
        <w:rPr>
          <w:lang w:val="ru-RU"/>
        </w:rPr>
        <w:instrText xml:space="preserve"> </w:instrText>
      </w:r>
      <w:r w:rsidR="00C73675" w:rsidRPr="00C73675">
        <w:instrText>saves</w:instrText>
      </w:r>
      <w:r w:rsidR="00C73675" w:rsidRPr="00D84128">
        <w:rPr>
          <w:lang w:val="ru-RU"/>
        </w:rPr>
        <w:instrText xml:space="preserve"> </w:instrText>
      </w:r>
      <w:r w:rsidR="00C73675" w:rsidRPr="00C73675">
        <w:instrText>computational</w:instrText>
      </w:r>
      <w:r w:rsidR="00C73675" w:rsidRPr="00D84128">
        <w:rPr>
          <w:lang w:val="ru-RU"/>
        </w:rPr>
        <w:instrText xml:space="preserve"> </w:instrText>
      </w:r>
      <w:r w:rsidR="00C73675" w:rsidRPr="00C73675">
        <w:instrText>tim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evalu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cross</w:instrText>
      </w:r>
      <w:r w:rsidR="00C73675" w:rsidRPr="00D84128">
        <w:rPr>
          <w:lang w:val="ru-RU"/>
        </w:rPr>
        <w:instrText xml:space="preserve"> </w:instrText>
      </w:r>
      <w:r w:rsidR="00C73675" w:rsidRPr="00C73675">
        <w:instrText>sections</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respect</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integration</w:instrText>
      </w:r>
      <w:r w:rsidR="00C73675" w:rsidRPr="00D84128">
        <w:rPr>
          <w:lang w:val="ru-RU"/>
        </w:rPr>
        <w:instrText xml:space="preserve"> </w:instrText>
      </w:r>
      <w:r w:rsidR="00C73675" w:rsidRPr="00C73675">
        <w:instrText>required</w:instrText>
      </w:r>
      <w:r w:rsidR="00C73675" w:rsidRPr="00D84128">
        <w:rPr>
          <w:lang w:val="ru-RU"/>
        </w:rPr>
        <w:instrText xml:space="preserve"> </w:instrText>
      </w:r>
      <w:r w:rsidR="00C73675" w:rsidRPr="00C73675">
        <w:instrText>by</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dels</w:instrText>
      </w:r>
      <w:r w:rsidR="00C73675" w:rsidRPr="00D84128">
        <w:rPr>
          <w:lang w:val="ru-RU"/>
        </w:rPr>
        <w:instrText>.","</w:instrText>
      </w:r>
      <w:r w:rsidR="00C73675" w:rsidRPr="00C73675">
        <w:instrText>author</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Medvede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Nikita</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Volko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Alexander</w:instrText>
      </w:r>
      <w:r w:rsidR="00C73675" w:rsidRPr="00D84128">
        <w:rPr>
          <w:lang w:val="ru-RU"/>
        </w:rPr>
        <w:instrText xml:space="preserve"> </w:instrText>
      </w:r>
      <w:r w:rsidR="00C73675" w:rsidRPr="00C73675">
        <w:instrText>E</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container</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Journa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Physics</w:instrText>
      </w:r>
      <w:r w:rsidR="00C73675" w:rsidRPr="00D84128">
        <w:rPr>
          <w:lang w:val="ru-RU"/>
        </w:rPr>
        <w:instrText xml:space="preserve"> </w:instrText>
      </w:r>
      <w:r w:rsidR="00C73675" w:rsidRPr="00C73675">
        <w:instrText>D</w:instrText>
      </w:r>
      <w:r w:rsidR="00C73675" w:rsidRPr="00D84128">
        <w:rPr>
          <w:lang w:val="ru-RU"/>
        </w:rPr>
        <w:instrText xml:space="preserve">: </w:instrText>
      </w:r>
      <w:r w:rsidR="00C73675" w:rsidRPr="00C73675">
        <w:instrText>Applied</w:instrText>
      </w:r>
      <w:r w:rsidR="00C73675" w:rsidRPr="00D84128">
        <w:rPr>
          <w:lang w:val="ru-RU"/>
        </w:rPr>
        <w:instrText xml:space="preserve"> </w:instrText>
      </w:r>
      <w:r w:rsidR="00C73675" w:rsidRPr="00C73675">
        <w:instrText>Physics</w:instrText>
      </w:r>
      <w:r w:rsidR="00C73675" w:rsidRPr="00D84128">
        <w:rPr>
          <w:lang w:val="ru-RU"/>
        </w:rPr>
        <w:instrText>","</w:instrText>
      </w:r>
      <w:r w:rsidR="00C73675" w:rsidRPr="00C73675">
        <w:instrText>id</w:instrText>
      </w:r>
      <w:r w:rsidR="00C73675" w:rsidRPr="00D84128">
        <w:rPr>
          <w:lang w:val="ru-RU"/>
        </w:rPr>
        <w:instrText>":"</w:instrText>
      </w:r>
      <w:r w:rsidR="00C73675" w:rsidRPr="00C73675">
        <w:instrText>ITEM</w:instrText>
      </w:r>
      <w:r w:rsidR="00C73675" w:rsidRPr="00D84128">
        <w:rPr>
          <w:lang w:val="ru-RU"/>
        </w:rPr>
        <w:instrText>-1","</w:instrText>
      </w:r>
      <w:r w:rsidR="00C73675" w:rsidRPr="00C73675">
        <w:instrText>issue</w:instrText>
      </w:r>
      <w:r w:rsidR="00C73675" w:rsidRPr="00D84128">
        <w:rPr>
          <w:lang w:val="ru-RU"/>
        </w:rPr>
        <w:instrText>":"23","</w:instrText>
      </w:r>
      <w:r w:rsidR="00C73675" w:rsidRPr="00C73675">
        <w:instrText>issued</w:instrText>
      </w:r>
      <w:r w:rsidR="00C73675" w:rsidRPr="00D84128">
        <w:rPr>
          <w:lang w:val="ru-RU"/>
        </w:rPr>
        <w:instrText>":{"</w:instrText>
      </w:r>
      <w:r w:rsidR="00C73675" w:rsidRPr="00C73675">
        <w:instrText>date</w:instrText>
      </w:r>
      <w:r w:rsidR="00C73675" w:rsidRPr="00D84128">
        <w:rPr>
          <w:lang w:val="ru-RU"/>
        </w:rPr>
        <w:instrText>-</w:instrText>
      </w:r>
      <w:r w:rsidR="00C73675" w:rsidRPr="00C73675">
        <w:instrText>parts</w:instrText>
      </w:r>
      <w:r w:rsidR="00C73675" w:rsidRPr="00D84128">
        <w:rPr>
          <w:lang w:val="ru-RU"/>
        </w:rPr>
        <w:instrText>":[["2020","3"]]},"</w:instrText>
      </w:r>
      <w:r w:rsidR="00C73675" w:rsidRPr="00C73675">
        <w:instrText>page</w:instrText>
      </w:r>
      <w:r w:rsidR="00C73675" w:rsidRPr="00D84128">
        <w:rPr>
          <w:lang w:val="ru-RU"/>
        </w:rPr>
        <w:instrText>":"235302","</w:instrText>
      </w:r>
      <w:r w:rsidR="00C73675" w:rsidRPr="00C73675">
        <w:instrText>publisher</w:instrText>
      </w:r>
      <w:r w:rsidR="00C73675" w:rsidRPr="00D84128">
        <w:rPr>
          <w:lang w:val="ru-RU"/>
        </w:rPr>
        <w:instrText>":"</w:instrText>
      </w:r>
      <w:r w:rsidR="00C73675" w:rsidRPr="00C73675">
        <w:instrText>IOP</w:instrText>
      </w:r>
      <w:r w:rsidR="00C73675" w:rsidRPr="00D84128">
        <w:rPr>
          <w:lang w:val="ru-RU"/>
        </w:rPr>
        <w:instrText xml:space="preserve"> </w:instrText>
      </w:r>
      <w:r w:rsidR="00C73675" w:rsidRPr="00C73675">
        <w:instrText>Publishing</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Analytically</w:instrText>
      </w:r>
      <w:r w:rsidR="00C73675" w:rsidRPr="00D84128">
        <w:rPr>
          <w:lang w:val="ru-RU"/>
        </w:rPr>
        <w:instrText xml:space="preserve"> </w:instrText>
      </w:r>
      <w:r w:rsidR="00C73675" w:rsidRPr="00C73675">
        <w:instrText>solvable</w:instrText>
      </w:r>
      <w:r w:rsidR="00C73675" w:rsidRPr="00D84128">
        <w:rPr>
          <w:lang w:val="ru-RU"/>
        </w:rPr>
        <w:instrText xml:space="preserve"> </w:instrText>
      </w:r>
      <w:r w:rsidR="00C73675" w:rsidRPr="00C73675">
        <w:instrText>mode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scattering</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relativistic</w:instrText>
      </w:r>
      <w:r w:rsidR="00C73675" w:rsidRPr="00D84128">
        <w:rPr>
          <w:lang w:val="ru-RU"/>
        </w:rPr>
        <w:instrText xml:space="preserve"> </w:instrText>
      </w:r>
      <w:r w:rsidR="00C73675" w:rsidRPr="00C73675">
        <w:instrText>charged</w:instrText>
      </w:r>
      <w:r w:rsidR="00C73675" w:rsidRPr="00D84128">
        <w:rPr>
          <w:lang w:val="ru-RU"/>
        </w:rPr>
        <w:instrText xml:space="preserve"> </w:instrText>
      </w:r>
      <w:r w:rsidR="00C73675" w:rsidRPr="00C73675">
        <w:instrText>particles</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solids</w:instrText>
      </w:r>
      <w:r w:rsidR="00C73675" w:rsidRPr="00D84128">
        <w:rPr>
          <w:lang w:val="ru-RU"/>
        </w:rPr>
        <w:instrText>","</w:instrText>
      </w:r>
      <w:r w:rsidR="00C73675" w:rsidRPr="00C73675">
        <w:instrText>type</w:instrText>
      </w:r>
      <w:r w:rsidR="00C73675" w:rsidRPr="00D84128">
        <w:rPr>
          <w:lang w:val="ru-RU"/>
        </w:rPr>
        <w:instrText>":"</w:instrText>
      </w:r>
      <w:r w:rsidR="00C73675" w:rsidRPr="00C73675">
        <w:instrText>article</w:instrText>
      </w:r>
      <w:r w:rsidR="00C73675" w:rsidRPr="00D84128">
        <w:rPr>
          <w:lang w:val="ru-RU"/>
        </w:rPr>
        <w:instrText>-</w:instrText>
      </w:r>
      <w:r w:rsidR="00C73675" w:rsidRPr="00C73675">
        <w:instrText>journal</w:instrText>
      </w:r>
      <w:r w:rsidR="00C73675" w:rsidRPr="00D84128">
        <w:rPr>
          <w:lang w:val="ru-RU"/>
        </w:rPr>
        <w:instrText>","</w:instrText>
      </w:r>
      <w:r w:rsidR="00C73675" w:rsidRPr="00C73675">
        <w:instrText>volume</w:instrText>
      </w:r>
      <w:r w:rsidR="00C73675" w:rsidRPr="00D84128">
        <w:rPr>
          <w:lang w:val="ru-RU"/>
        </w:rPr>
        <w:instrText>":"53"},"</w:instrText>
      </w:r>
      <w:r w:rsidR="00C73675" w:rsidRPr="00C73675">
        <w:instrText>uris</w:instrText>
      </w:r>
      <w:r w:rsidR="00C73675" w:rsidRPr="00D84128">
        <w:rPr>
          <w:lang w:val="ru-RU"/>
        </w:rPr>
        <w:instrText>":["</w:instrText>
      </w:r>
      <w:r w:rsidR="00C73675" w:rsidRPr="00C73675">
        <w:instrText>http</w:instrText>
      </w:r>
      <w:r w:rsidR="00C73675" w:rsidRPr="00D84128">
        <w:rPr>
          <w:lang w:val="ru-RU"/>
        </w:rPr>
        <w:instrText>://</w:instrText>
      </w:r>
      <w:r w:rsidR="00C73675" w:rsidRPr="00C73675">
        <w:instrText>www</w:instrText>
      </w:r>
      <w:r w:rsidR="00C73675" w:rsidRPr="00D84128">
        <w:rPr>
          <w:lang w:val="ru-RU"/>
        </w:rPr>
        <w:instrText>.</w:instrText>
      </w:r>
      <w:r w:rsidR="00C73675" w:rsidRPr="00C73675">
        <w:instrText>mendeley</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documents</w:instrText>
      </w:r>
      <w:r w:rsidR="00C73675" w:rsidRPr="00D84128">
        <w:rPr>
          <w:lang w:val="ru-RU"/>
        </w:rPr>
        <w:instrText>/?</w:instrText>
      </w:r>
      <w:r w:rsidR="00C73675" w:rsidRPr="00C73675">
        <w:instrText>uuid</w:instrText>
      </w:r>
      <w:r w:rsidR="00C73675" w:rsidRPr="00D84128">
        <w:rPr>
          <w:lang w:val="ru-RU"/>
        </w:rPr>
        <w:instrText>=</w:instrText>
      </w:r>
      <w:r w:rsidR="00C73675" w:rsidRPr="00C73675">
        <w:instrText>a</w:instrText>
      </w:r>
      <w:r w:rsidR="00C73675" w:rsidRPr="00D84128">
        <w:rPr>
          <w:lang w:val="ru-RU"/>
        </w:rPr>
        <w:instrText>927</w:instrText>
      </w:r>
      <w:r w:rsidR="00C73675" w:rsidRPr="00C73675">
        <w:instrText>cc</w:instrText>
      </w:r>
      <w:r w:rsidR="00C73675" w:rsidRPr="00D84128">
        <w:rPr>
          <w:lang w:val="ru-RU"/>
        </w:rPr>
        <w:instrText>47-</w:instrText>
      </w:r>
      <w:r w:rsidR="00C73675" w:rsidRPr="00C73675">
        <w:instrText>dfec</w:instrText>
      </w:r>
      <w:r w:rsidR="00C73675" w:rsidRPr="00D84128">
        <w:rPr>
          <w:lang w:val="ru-RU"/>
        </w:rPr>
        <w:instrText>-4</w:instrText>
      </w:r>
      <w:r w:rsidR="00C73675" w:rsidRPr="00C73675">
        <w:instrText>a</w:instrText>
      </w:r>
      <w:r w:rsidR="00C73675" w:rsidRPr="00D84128">
        <w:rPr>
          <w:lang w:val="ru-RU"/>
        </w:rPr>
        <w:instrText>52-</w:instrText>
      </w:r>
      <w:r w:rsidR="00C73675" w:rsidRPr="00C73675">
        <w:instrText>a</w:instrText>
      </w:r>
      <w:r w:rsidR="00C73675" w:rsidRPr="00D84128">
        <w:rPr>
          <w:lang w:val="ru-RU"/>
        </w:rPr>
        <w:instrText>8</w:instrText>
      </w:r>
      <w:r w:rsidR="00C73675" w:rsidRPr="00C73675">
        <w:instrText>f</w:instrText>
      </w:r>
      <w:r w:rsidR="00C73675" w:rsidRPr="00D84128">
        <w:rPr>
          <w:lang w:val="ru-RU"/>
        </w:rPr>
        <w:instrText>9-452</w:instrText>
      </w:r>
      <w:r w:rsidR="00C73675" w:rsidRPr="00C73675">
        <w:instrText>bdd</w:instrText>
      </w:r>
      <w:r w:rsidR="00C73675" w:rsidRPr="00D84128">
        <w:rPr>
          <w:lang w:val="ru-RU"/>
        </w:rPr>
        <w:instrText>6</w:instrText>
      </w:r>
      <w:r w:rsidR="00C73675" w:rsidRPr="00C73675">
        <w:instrText>b</w:instrText>
      </w:r>
      <w:r w:rsidR="00C73675" w:rsidRPr="00D84128">
        <w:rPr>
          <w:lang w:val="ru-RU"/>
        </w:rPr>
        <w:instrText>9</w:instrText>
      </w:r>
      <w:r w:rsidR="00C73675" w:rsidRPr="00C73675">
        <w:instrText>db</w:instrText>
      </w:r>
      <w:r w:rsidR="00C73675" w:rsidRPr="00D84128">
        <w:rPr>
          <w:lang w:val="ru-RU"/>
        </w:rPr>
        <w:instrText>5"]}],"</w:instrText>
      </w:r>
      <w:r w:rsidR="00C73675" w:rsidRPr="00C73675">
        <w:instrText>mendeley</w:instrText>
      </w:r>
      <w:r w:rsidR="00C73675" w:rsidRPr="00D84128">
        <w:rPr>
          <w:lang w:val="ru-RU"/>
        </w:rPr>
        <w:instrText>":{"</w:instrText>
      </w:r>
      <w:r w:rsidR="00C73675" w:rsidRPr="00C73675">
        <w:instr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lain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eviously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operties</w:instrText>
      </w:r>
      <w:r w:rsidR="00C73675" w:rsidRPr="00D84128">
        <w:rPr>
          <w:lang w:val="ru-RU"/>
        </w:rPr>
        <w:instrText>":{"</w:instrText>
      </w:r>
      <w:r w:rsidR="00C73675" w:rsidRPr="00C73675">
        <w:instrText>noteIndex</w:instrText>
      </w:r>
      <w:r w:rsidR="00C73675" w:rsidRPr="00D84128">
        <w:rPr>
          <w:lang w:val="ru-RU"/>
        </w:rPr>
        <w:instrText>":0},"</w:instrText>
      </w:r>
      <w:r w:rsidR="00C73675" w:rsidRPr="00C73675">
        <w:instrText>schema</w:instrText>
      </w:r>
      <w:r w:rsidR="00C73675" w:rsidRPr="00D84128">
        <w:rPr>
          <w:lang w:val="ru-RU"/>
        </w:rPr>
        <w:instrText>":"</w:instrText>
      </w:r>
      <w:r w:rsidR="00C73675" w:rsidRPr="00C73675">
        <w:instrText>https</w:instrText>
      </w:r>
      <w:r w:rsidR="00C73675" w:rsidRPr="00D84128">
        <w:rPr>
          <w:lang w:val="ru-RU"/>
        </w:rPr>
        <w:instrText>://</w:instrText>
      </w:r>
      <w:r w:rsidR="00C73675" w:rsidRPr="00C73675">
        <w:instrText>github</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style</w:instrText>
      </w:r>
      <w:r w:rsidR="00C73675" w:rsidRPr="00D84128">
        <w:rPr>
          <w:lang w:val="ru-RU"/>
        </w:rPr>
        <w:instrText>-</w:instrText>
      </w:r>
      <w:r w:rsidR="00C73675" w:rsidRPr="00C73675">
        <w:instrText>language</w:instrText>
      </w:r>
      <w:r w:rsidR="00C73675" w:rsidRPr="00D84128">
        <w:rPr>
          <w:lang w:val="ru-RU"/>
        </w:rPr>
        <w:instrText>/</w:instrText>
      </w:r>
      <w:r w:rsidR="00C73675" w:rsidRPr="00C73675">
        <w:instrText>schema</w:instrText>
      </w:r>
      <w:r w:rsidR="00C73675" w:rsidRPr="00D84128">
        <w:rPr>
          <w:lang w:val="ru-RU"/>
        </w:rPr>
        <w:instrText>/</w:instrText>
      </w:r>
      <w:r w:rsidR="00C73675" w:rsidRPr="00C73675">
        <w:instrText>raw</w:instrText>
      </w:r>
      <w:r w:rsidR="00C73675" w:rsidRPr="00D84128">
        <w:rPr>
          <w:lang w:val="ru-RU"/>
        </w:rPr>
        <w:instrText>/</w:instrText>
      </w:r>
      <w:r w:rsidR="00C73675" w:rsidRPr="00C73675">
        <w:instrText>master</w:instrText>
      </w:r>
      <w:r w:rsidR="00C73675" w:rsidRPr="00D84128">
        <w:rPr>
          <w:lang w:val="ru-RU"/>
        </w:rPr>
        <w:instrText>/</w:instrText>
      </w:r>
      <w:r w:rsidR="00C73675" w:rsidRPr="00C73675">
        <w:instrText>csl</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json</w:instrText>
      </w:r>
      <w:r w:rsidR="00C73675" w:rsidRPr="00D84128">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xml:space="preserve">) The Landau-Pomeranchuk-Migdal suppression effect and the Ter-Mikaelyan polarisation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Колчужкин,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p. 422, Eqs.(19.1) and so on, in vacuum; p.424, Eqs.(19.10) and so on, in a medium, or simplified Eqs.(19.19-19.21)</w:t>
      </w:r>
    </w:p>
    <w:p w14:paraId="0EAAC566" w14:textId="77777777" w:rsidR="008547F3" w:rsidRPr="00C73675" w:rsidRDefault="008547F3" w:rsidP="00827902">
      <w:pPr>
        <w:pStyle w:val="ListParagraph"/>
        <w:numPr>
          <w:ilvl w:val="0"/>
          <w:numId w:val="33"/>
        </w:numPr>
        <w:ind w:left="0" w:firstLine="426"/>
        <w:rPr>
          <w:i/>
        </w:rPr>
      </w:pPr>
      <w:r w:rsidRPr="00C73675">
        <w:rPr>
          <w:i/>
        </w:rPr>
        <w:t xml:space="preserve">Electrohadron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Photohadron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E10B6E" w:rsidRDefault="0025000B" w:rsidP="00F87CE8">
      <w:pPr>
        <w:pStyle w:val="ListParagraph"/>
        <w:rPr>
          <w:i/>
          <w:lang w:val="ru-RU"/>
        </w:rPr>
      </w:pPr>
      <w:r>
        <w:rPr>
          <w:lang w:val="ru-RU"/>
        </w:rPr>
        <w:lastRenderedPageBreak/>
        <w:t>Б</w:t>
      </w:r>
      <w:r w:rsidRPr="00E10B6E">
        <w:rPr>
          <w:lang w:val="ru-RU"/>
        </w:rPr>
        <w:t xml:space="preserve">) </w:t>
      </w:r>
      <w:r w:rsidRPr="008547F3">
        <w:t>RBEB</w:t>
      </w:r>
      <w:r w:rsidRPr="00E10B6E">
        <w:rPr>
          <w:lang w:val="ru-RU"/>
        </w:rPr>
        <w:t xml:space="preserve"> </w:t>
      </w:r>
      <w:r w:rsidRPr="008547F3">
        <w:t>cross</w:t>
      </w:r>
      <w:r w:rsidRPr="00E10B6E">
        <w:rPr>
          <w:lang w:val="ru-RU"/>
        </w:rPr>
        <w:t xml:space="preserve"> </w:t>
      </w:r>
      <w:r w:rsidRPr="008547F3">
        <w:t>section</w:t>
      </w:r>
      <w:r w:rsidRPr="00E10B6E">
        <w:rPr>
          <w:lang w:val="ru-RU"/>
        </w:rPr>
        <w:t xml:space="preserve"> – </w:t>
      </w:r>
      <w:r w:rsidRPr="008547F3">
        <w:fldChar w:fldCharType="begin" w:fldLock="1"/>
      </w:r>
      <w:r w:rsidR="00C73675">
        <w:instrText>ADDIN</w:instrText>
      </w:r>
      <w:r w:rsidR="00C73675" w:rsidRPr="00E10B6E">
        <w:rPr>
          <w:lang w:val="ru-RU"/>
        </w:rPr>
        <w:instrText xml:space="preserve"> </w:instrText>
      </w:r>
      <w:r w:rsidR="00C73675">
        <w:instrText>CSL</w:instrText>
      </w:r>
      <w:r w:rsidR="00C73675" w:rsidRPr="00E10B6E">
        <w:rPr>
          <w:lang w:val="ru-RU"/>
        </w:rPr>
        <w:instrText>_</w:instrText>
      </w:r>
      <w:r w:rsidR="00C73675">
        <w:instrText>CITATION</w:instrText>
      </w:r>
      <w:r w:rsidR="00C73675" w:rsidRPr="00E10B6E">
        <w:rPr>
          <w:lang w:val="ru-RU"/>
        </w:rPr>
        <w:instrText xml:space="preserve"> {"</w:instrText>
      </w:r>
      <w:r w:rsidR="00C73675">
        <w:instrText>citationItems</w:instrText>
      </w:r>
      <w:r w:rsidR="00C73675" w:rsidRPr="00E10B6E">
        <w:rPr>
          <w:lang w:val="ru-RU"/>
        </w:rPr>
        <w:instrText>":[{"</w:instrText>
      </w:r>
      <w:r w:rsidR="00C73675">
        <w:instrText>id</w:instrText>
      </w:r>
      <w:r w:rsidR="00C73675" w:rsidRPr="00E10B6E">
        <w:rPr>
          <w:lang w:val="ru-RU"/>
        </w:rPr>
        <w:instrText>":"</w:instrText>
      </w:r>
      <w:r w:rsidR="00C73675">
        <w:instrText>ITEM</w:instrText>
      </w:r>
      <w:r w:rsidR="00C73675" w:rsidRPr="00E10B6E">
        <w:rPr>
          <w:lang w:val="ru-RU"/>
        </w:rPr>
        <w:instrText>-1","</w:instrText>
      </w:r>
      <w:r w:rsidR="00C73675">
        <w:instrText>itemData</w:instrText>
      </w:r>
      <w:r w:rsidR="00C73675" w:rsidRPr="00E10B6E">
        <w:rPr>
          <w:lang w:val="ru-RU"/>
        </w:rPr>
        <w:instrText>":{"</w:instrText>
      </w:r>
      <w:r w:rsidR="00C73675">
        <w:instrText>DOI</w:instrText>
      </w:r>
      <w:r w:rsidR="00C73675" w:rsidRPr="00E10B6E">
        <w:rPr>
          <w:lang w:val="ru-RU"/>
        </w:rPr>
        <w:instrText>":"10.1103/</w:instrText>
      </w:r>
      <w:r w:rsidR="00C73675">
        <w:instrText>PhysRevA</w:instrText>
      </w:r>
      <w:r w:rsidR="00C73675" w:rsidRPr="00E10B6E">
        <w:rPr>
          <w:lang w:val="ru-RU"/>
        </w:rPr>
        <w:instrText>.62.052710","</w:instrText>
      </w:r>
      <w:r w:rsidR="00C73675">
        <w:instrText>ISSN</w:instrText>
      </w:r>
      <w:r w:rsidR="00C73675" w:rsidRPr="00E10B6E">
        <w:rPr>
          <w:lang w:val="ru-RU"/>
        </w:rPr>
        <w:instrText>":"1050-2947","</w:instrText>
      </w:r>
      <w:r w:rsidR="00C73675">
        <w:instrText>author</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Kim</w:instrText>
      </w:r>
      <w:r w:rsidR="00C73675" w:rsidRPr="00E10B6E">
        <w:rPr>
          <w:lang w:val="ru-RU"/>
        </w:rPr>
        <w:instrText>","</w:instrText>
      </w:r>
      <w:r w:rsidR="00C73675">
        <w:instrText>given</w:instrText>
      </w:r>
      <w:r w:rsidR="00C73675" w:rsidRPr="00E10B6E">
        <w:rPr>
          <w:lang w:val="ru-RU"/>
        </w:rPr>
        <w:instrText>":"</w:instrText>
      </w:r>
      <w:r w:rsidR="00C73675">
        <w:instrText>Yong</w:instrText>
      </w:r>
      <w:r w:rsidR="00C73675" w:rsidRPr="00E10B6E">
        <w:rPr>
          <w:lang w:val="ru-RU"/>
        </w:rPr>
        <w:instrText>-</w:instrText>
      </w:r>
      <w:r w:rsidR="00C73675">
        <w:instrText>Ki</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Santos</w:instrText>
      </w:r>
      <w:r w:rsidR="00C73675" w:rsidRPr="00E10B6E">
        <w:rPr>
          <w:lang w:val="ru-RU"/>
        </w:rPr>
        <w:instrText>","</w:instrText>
      </w:r>
      <w:r w:rsidR="00C73675">
        <w:instrText>given</w:instrText>
      </w:r>
      <w:r w:rsidR="00C73675" w:rsidRPr="00E10B6E">
        <w:rPr>
          <w:lang w:val="ru-RU"/>
        </w:rPr>
        <w:instrText>":"</w:instrText>
      </w:r>
      <w:r w:rsidR="00C73675">
        <w:instrText>Jos</w:instrText>
      </w:r>
      <w:r w:rsidR="00C73675" w:rsidRPr="00E10B6E">
        <w:rPr>
          <w:lang w:val="ru-RU"/>
        </w:rPr>
        <w:instrText xml:space="preserve">é </w:instrText>
      </w:r>
      <w:r w:rsidR="00C73675">
        <w:instrText>Paulo</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Parente</w:instrText>
      </w:r>
      <w:r w:rsidR="00C73675" w:rsidRPr="00E10B6E">
        <w:rPr>
          <w:lang w:val="ru-RU"/>
        </w:rPr>
        <w:instrText>","</w:instrText>
      </w:r>
      <w:r w:rsidR="00C73675">
        <w:instrText>given</w:instrText>
      </w:r>
      <w:r w:rsidR="00C73675" w:rsidRPr="00E10B6E">
        <w:rPr>
          <w:lang w:val="ru-RU"/>
        </w:rPr>
        <w:instrText>":"</w:instrText>
      </w:r>
      <w:r w:rsidR="00C73675">
        <w:instrText>Fernando</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container</w:instrText>
      </w:r>
      <w:r w:rsidR="00C73675" w:rsidRPr="00E10B6E">
        <w:rPr>
          <w:lang w:val="ru-RU"/>
        </w:rPr>
        <w:instrText>-</w:instrText>
      </w:r>
      <w:r w:rsidR="00C73675">
        <w:instrText>title</w:instrText>
      </w:r>
      <w:r w:rsidR="00C73675" w:rsidRPr="00E10B6E">
        <w:rPr>
          <w:lang w:val="ru-RU"/>
        </w:rPr>
        <w:instrText>":"</w:instrText>
      </w:r>
      <w:r w:rsidR="00C73675">
        <w:instrText>Physical</w:instrText>
      </w:r>
      <w:r w:rsidR="00C73675" w:rsidRPr="00E10B6E">
        <w:rPr>
          <w:lang w:val="ru-RU"/>
        </w:rPr>
        <w:instrText xml:space="preserve"> </w:instrText>
      </w:r>
      <w:r w:rsidR="00C73675">
        <w:instrText>Review</w:instrText>
      </w:r>
      <w:r w:rsidR="00C73675" w:rsidRPr="00E10B6E">
        <w:rPr>
          <w:lang w:val="ru-RU"/>
        </w:rPr>
        <w:instrText xml:space="preserve"> </w:instrText>
      </w:r>
      <w:r w:rsidR="00C73675">
        <w:instrText>A</w:instrText>
      </w:r>
      <w:r w:rsidR="00C73675" w:rsidRPr="00E10B6E">
        <w:rPr>
          <w:lang w:val="ru-RU"/>
        </w:rPr>
        <w:instrText>","</w:instrText>
      </w:r>
      <w:r w:rsidR="00C73675">
        <w:instrText>id</w:instrText>
      </w:r>
      <w:r w:rsidR="00C73675" w:rsidRPr="00E10B6E">
        <w:rPr>
          <w:lang w:val="ru-RU"/>
        </w:rPr>
        <w:instrText>":"</w:instrText>
      </w:r>
      <w:r w:rsidR="00C73675">
        <w:instrText>ITEM</w:instrText>
      </w:r>
      <w:r w:rsidR="00C73675" w:rsidRPr="00E10B6E">
        <w:rPr>
          <w:lang w:val="ru-RU"/>
        </w:rPr>
        <w:instrText>-1","</w:instrText>
      </w:r>
      <w:r w:rsidR="00C73675">
        <w:instrText>issue</w:instrText>
      </w:r>
      <w:r w:rsidR="00C73675" w:rsidRPr="00E10B6E">
        <w:rPr>
          <w:lang w:val="ru-RU"/>
        </w:rPr>
        <w:instrText>":"5","</w:instrText>
      </w:r>
      <w:r w:rsidR="00C73675">
        <w:instrText>issued</w:instrText>
      </w:r>
      <w:r w:rsidR="00C73675" w:rsidRPr="00E10B6E">
        <w:rPr>
          <w:lang w:val="ru-RU"/>
        </w:rPr>
        <w:instrText>":{"</w:instrText>
      </w:r>
      <w:r w:rsidR="00C73675">
        <w:instrText>date</w:instrText>
      </w:r>
      <w:r w:rsidR="00C73675" w:rsidRPr="00E10B6E">
        <w:rPr>
          <w:lang w:val="ru-RU"/>
        </w:rPr>
        <w:instrText>-</w:instrText>
      </w:r>
      <w:r w:rsidR="00C73675">
        <w:instrText>parts</w:instrText>
      </w:r>
      <w:r w:rsidR="00C73675" w:rsidRPr="00E10B6E">
        <w:rPr>
          <w:lang w:val="ru-RU"/>
        </w:rPr>
        <w:instrText>":[["2000","10"]]},"</w:instrText>
      </w:r>
      <w:r w:rsidR="00C73675">
        <w:instrText>page</w:instrText>
      </w:r>
      <w:r w:rsidR="00C73675" w:rsidRPr="00E10B6E">
        <w:rPr>
          <w:lang w:val="ru-RU"/>
        </w:rPr>
        <w:instrText>":"52710","</w:instrText>
      </w:r>
      <w:r w:rsidR="00C73675">
        <w:instrText>publisher</w:instrText>
      </w:r>
      <w:r w:rsidR="00C73675" w:rsidRPr="00E10B6E">
        <w:rPr>
          <w:lang w:val="ru-RU"/>
        </w:rPr>
        <w:instrText>":"</w:instrText>
      </w:r>
      <w:r w:rsidR="00C73675">
        <w:instrText>American</w:instrText>
      </w:r>
      <w:r w:rsidR="00C73675" w:rsidRPr="00E10B6E">
        <w:rPr>
          <w:lang w:val="ru-RU"/>
        </w:rPr>
        <w:instrText xml:space="preserve"> </w:instrText>
      </w:r>
      <w:r w:rsidR="00C73675">
        <w:instrText>Physical</w:instrText>
      </w:r>
      <w:r w:rsidR="00C73675" w:rsidRPr="00E10B6E">
        <w:rPr>
          <w:lang w:val="ru-RU"/>
        </w:rPr>
        <w:instrText xml:space="preserve"> </w:instrText>
      </w:r>
      <w:r w:rsidR="00C73675">
        <w:instrText>Society</w:instrText>
      </w:r>
      <w:r w:rsidR="00C73675" w:rsidRPr="00E10B6E">
        <w:rPr>
          <w:lang w:val="ru-RU"/>
        </w:rPr>
        <w:instrText>","</w:instrText>
      </w:r>
      <w:r w:rsidR="00C73675">
        <w:instrText>title</w:instrText>
      </w:r>
      <w:r w:rsidR="00C73675" w:rsidRPr="00E10B6E">
        <w:rPr>
          <w:lang w:val="ru-RU"/>
        </w:rPr>
        <w:instrText>":"</w:instrText>
      </w:r>
      <w:r w:rsidR="00C73675">
        <w:instrText>Extension</w:instrText>
      </w:r>
      <w:r w:rsidR="00C73675" w:rsidRPr="00E10B6E">
        <w:rPr>
          <w:lang w:val="ru-RU"/>
        </w:rPr>
        <w:instrText xml:space="preserve"> </w:instrText>
      </w:r>
      <w:r w:rsidR="00C73675">
        <w:instrText>of</w:instrText>
      </w:r>
      <w:r w:rsidR="00C73675" w:rsidRPr="00E10B6E">
        <w:rPr>
          <w:lang w:val="ru-RU"/>
        </w:rPr>
        <w:instrText xml:space="preserve"> </w:instrText>
      </w:r>
      <w:r w:rsidR="00C73675">
        <w:instrText>the</w:instrText>
      </w:r>
      <w:r w:rsidR="00C73675" w:rsidRPr="00E10B6E">
        <w:rPr>
          <w:lang w:val="ru-RU"/>
        </w:rPr>
        <w:instrText xml:space="preserve"> </w:instrText>
      </w:r>
      <w:r w:rsidR="00C73675">
        <w:instrText>binary</w:instrText>
      </w:r>
      <w:r w:rsidR="00C73675" w:rsidRPr="00E10B6E">
        <w:rPr>
          <w:lang w:val="ru-RU"/>
        </w:rPr>
        <w:instrText>-</w:instrText>
      </w:r>
      <w:r w:rsidR="00C73675">
        <w:instrText>encounter</w:instrText>
      </w:r>
      <w:r w:rsidR="00C73675" w:rsidRPr="00E10B6E">
        <w:rPr>
          <w:lang w:val="ru-RU"/>
        </w:rPr>
        <w:instrText>-</w:instrText>
      </w:r>
      <w:r w:rsidR="00C73675">
        <w:instrText>dipole</w:instrText>
      </w:r>
      <w:r w:rsidR="00C73675" w:rsidRPr="00E10B6E">
        <w:rPr>
          <w:lang w:val="ru-RU"/>
        </w:rPr>
        <w:instrText xml:space="preserve"> </w:instrText>
      </w:r>
      <w:r w:rsidR="00C73675">
        <w:instrText>model</w:instrText>
      </w:r>
      <w:r w:rsidR="00C73675" w:rsidRPr="00E10B6E">
        <w:rPr>
          <w:lang w:val="ru-RU"/>
        </w:rPr>
        <w:instrText xml:space="preserve"> </w:instrText>
      </w:r>
      <w:r w:rsidR="00C73675">
        <w:instrText>to</w:instrText>
      </w:r>
      <w:r w:rsidR="00C73675" w:rsidRPr="00E10B6E">
        <w:rPr>
          <w:lang w:val="ru-RU"/>
        </w:rPr>
        <w:instrText xml:space="preserve"> </w:instrText>
      </w:r>
      <w:r w:rsidR="00C73675">
        <w:instrText>relativistic</w:instrText>
      </w:r>
      <w:r w:rsidR="00C73675" w:rsidRPr="00E10B6E">
        <w:rPr>
          <w:lang w:val="ru-RU"/>
        </w:rPr>
        <w:instrText xml:space="preserve"> </w:instrText>
      </w:r>
      <w:r w:rsidR="00C73675">
        <w:instrText>incident</w:instrText>
      </w:r>
      <w:r w:rsidR="00C73675" w:rsidRPr="00E10B6E">
        <w:rPr>
          <w:lang w:val="ru-RU"/>
        </w:rPr>
        <w:instrText xml:space="preserve"> </w:instrText>
      </w:r>
      <w:r w:rsidR="00C73675">
        <w:instrText>electrons</w:instrText>
      </w:r>
      <w:r w:rsidR="00C73675" w:rsidRPr="00E10B6E">
        <w:rPr>
          <w:lang w:val="ru-RU"/>
        </w:rPr>
        <w:instrText>","</w:instrText>
      </w:r>
      <w:r w:rsidR="00C73675">
        <w:instrText>type</w:instrText>
      </w:r>
      <w:r w:rsidR="00C73675" w:rsidRPr="00E10B6E">
        <w:rPr>
          <w:lang w:val="ru-RU"/>
        </w:rPr>
        <w:instrText>":"</w:instrText>
      </w:r>
      <w:r w:rsidR="00C73675">
        <w:instrText>article</w:instrText>
      </w:r>
      <w:r w:rsidR="00C73675" w:rsidRPr="00E10B6E">
        <w:rPr>
          <w:lang w:val="ru-RU"/>
        </w:rPr>
        <w:instrText>-</w:instrText>
      </w:r>
      <w:r w:rsidR="00C73675">
        <w:instrText>journal</w:instrText>
      </w:r>
      <w:r w:rsidR="00C73675" w:rsidRPr="00E10B6E">
        <w:rPr>
          <w:lang w:val="ru-RU"/>
        </w:rPr>
        <w:instrText>","</w:instrText>
      </w:r>
      <w:r w:rsidR="00C73675">
        <w:instrText>volume</w:instrText>
      </w:r>
      <w:r w:rsidR="00C73675" w:rsidRPr="00E10B6E">
        <w:rPr>
          <w:lang w:val="ru-RU"/>
        </w:rPr>
        <w:instrText>":"62"},"</w:instrText>
      </w:r>
      <w:r w:rsidR="00C73675">
        <w:instrText>uris</w:instrText>
      </w:r>
      <w:r w:rsidR="00C73675" w:rsidRPr="00E10B6E">
        <w:rPr>
          <w:lang w:val="ru-RU"/>
        </w:rPr>
        <w:instrText>":["</w:instrText>
      </w:r>
      <w:r w:rsidR="00C73675">
        <w:instrText>http</w:instrText>
      </w:r>
      <w:r w:rsidR="00C73675" w:rsidRPr="00E10B6E">
        <w:rPr>
          <w:lang w:val="ru-RU"/>
        </w:rPr>
        <w:instrText>://</w:instrText>
      </w:r>
      <w:r w:rsidR="00C73675">
        <w:instrText>www</w:instrText>
      </w:r>
      <w:r w:rsidR="00C73675" w:rsidRPr="00E10B6E">
        <w:rPr>
          <w:lang w:val="ru-RU"/>
        </w:rPr>
        <w:instrText>.</w:instrText>
      </w:r>
      <w:r w:rsidR="00C73675">
        <w:instrText>mendeley</w:instrText>
      </w:r>
      <w:r w:rsidR="00C73675" w:rsidRPr="00E10B6E">
        <w:rPr>
          <w:lang w:val="ru-RU"/>
        </w:rPr>
        <w:instrText>.</w:instrText>
      </w:r>
      <w:r w:rsidR="00C73675">
        <w:instrText>com</w:instrText>
      </w:r>
      <w:r w:rsidR="00C73675" w:rsidRPr="00E10B6E">
        <w:rPr>
          <w:lang w:val="ru-RU"/>
        </w:rPr>
        <w:instrText>/</w:instrText>
      </w:r>
      <w:r w:rsidR="00C73675">
        <w:instrText>documents</w:instrText>
      </w:r>
      <w:r w:rsidR="00C73675" w:rsidRPr="00E10B6E">
        <w:rPr>
          <w:lang w:val="ru-RU"/>
        </w:rPr>
        <w:instrText>/?</w:instrText>
      </w:r>
      <w:r w:rsidR="00C73675">
        <w:instrText>uuid</w:instrText>
      </w:r>
      <w:r w:rsidR="00C73675" w:rsidRPr="00E10B6E">
        <w:rPr>
          <w:lang w:val="ru-RU"/>
        </w:rPr>
        <w:instrText>=</w:instrText>
      </w:r>
      <w:r w:rsidR="00C73675">
        <w:instrText>af</w:instrText>
      </w:r>
      <w:r w:rsidR="00C73675" w:rsidRPr="00E10B6E">
        <w:rPr>
          <w:lang w:val="ru-RU"/>
        </w:rPr>
        <w:instrText>804</w:instrText>
      </w:r>
      <w:r w:rsidR="00C73675">
        <w:instrText>cfc</w:instrText>
      </w:r>
      <w:r w:rsidR="00C73675" w:rsidRPr="00E10B6E">
        <w:rPr>
          <w:lang w:val="ru-RU"/>
        </w:rPr>
        <w:instrText>-547</w:instrText>
      </w:r>
      <w:r w:rsidR="00C73675">
        <w:instrText>b</w:instrText>
      </w:r>
      <w:r w:rsidR="00C73675" w:rsidRPr="00E10B6E">
        <w:rPr>
          <w:lang w:val="ru-RU"/>
        </w:rPr>
        <w:instrText>-48</w:instrText>
      </w:r>
      <w:r w:rsidR="00C73675">
        <w:instrText>fc</w:instrText>
      </w:r>
      <w:r w:rsidR="00C73675" w:rsidRPr="00E10B6E">
        <w:rPr>
          <w:lang w:val="ru-RU"/>
        </w:rPr>
        <w:instrText>-</w:instrText>
      </w:r>
      <w:r w:rsidR="00C73675">
        <w:instrText>bcbb</w:instrText>
      </w:r>
      <w:r w:rsidR="00C73675" w:rsidRPr="00E10B6E">
        <w:rPr>
          <w:lang w:val="ru-RU"/>
        </w:rPr>
        <w:instrText>-783</w:instrText>
      </w:r>
      <w:r w:rsidR="00C73675">
        <w:instrText>e</w:instrText>
      </w:r>
      <w:r w:rsidR="00C73675" w:rsidRPr="00E10B6E">
        <w:rPr>
          <w:lang w:val="ru-RU"/>
        </w:rPr>
        <w:instrText>2698</w:instrText>
      </w:r>
      <w:r w:rsidR="00C73675">
        <w:instrText>a</w:instrText>
      </w:r>
      <w:r w:rsidR="00C73675" w:rsidRPr="00E10B6E">
        <w:rPr>
          <w:lang w:val="ru-RU"/>
        </w:rPr>
        <w:instrText>695"]}],"</w:instrText>
      </w:r>
      <w:r w:rsidR="00C73675">
        <w:instrText>mendeley</w:instrText>
      </w:r>
      <w:r w:rsidR="00C73675" w:rsidRPr="00E10B6E">
        <w:rPr>
          <w:lang w:val="ru-RU"/>
        </w:rPr>
        <w:instrText>":{"</w:instrText>
      </w:r>
      <w:r w:rsidR="00C73675">
        <w:instrText>formattedCitation</w:instrText>
      </w:r>
      <w:r w:rsidR="00C73675" w:rsidRPr="00E10B6E">
        <w:rPr>
          <w:lang w:val="ru-RU"/>
        </w:rPr>
        <w:instrText>":"</w:instrText>
      </w:r>
      <w:r w:rsidR="00C73675">
        <w:instrText> </w:instrText>
      </w:r>
      <w:r w:rsidR="00C73675" w:rsidRPr="00E10B6E">
        <w:rPr>
          <w:lang w:val="ru-RU"/>
        </w:rPr>
        <w:instrText>[8]","</w:instrText>
      </w:r>
      <w:r w:rsidR="00C73675">
        <w:instrText>plainTextFormattedCitation</w:instrText>
      </w:r>
      <w:r w:rsidR="00C73675" w:rsidRPr="00E10B6E">
        <w:rPr>
          <w:lang w:val="ru-RU"/>
        </w:rPr>
        <w:instrText>":"</w:instrText>
      </w:r>
      <w:r w:rsidR="00C73675">
        <w:instrText> </w:instrText>
      </w:r>
      <w:r w:rsidR="00C73675" w:rsidRPr="00E10B6E">
        <w:rPr>
          <w:lang w:val="ru-RU"/>
        </w:rPr>
        <w:instrText>[8]","</w:instrText>
      </w:r>
      <w:r w:rsidR="00C73675">
        <w:instrText>previouslyFormattedCitation</w:instrText>
      </w:r>
      <w:r w:rsidR="00C73675" w:rsidRPr="00E10B6E">
        <w:rPr>
          <w:lang w:val="ru-RU"/>
        </w:rPr>
        <w:instrText>":"</w:instrText>
      </w:r>
      <w:r w:rsidR="00C73675">
        <w:instrText> </w:instrText>
      </w:r>
      <w:r w:rsidR="00C73675" w:rsidRPr="00E10B6E">
        <w:rPr>
          <w:lang w:val="ru-RU"/>
        </w:rPr>
        <w:instrText>[8]"},"</w:instrText>
      </w:r>
      <w:r w:rsidR="00C73675">
        <w:instrText>properties</w:instrText>
      </w:r>
      <w:r w:rsidR="00C73675" w:rsidRPr="00E10B6E">
        <w:rPr>
          <w:lang w:val="ru-RU"/>
        </w:rPr>
        <w:instrText>":{"</w:instrText>
      </w:r>
      <w:r w:rsidR="00C73675">
        <w:instrText>noteIndex</w:instrText>
      </w:r>
      <w:r w:rsidR="00C73675" w:rsidRPr="00E10B6E">
        <w:rPr>
          <w:lang w:val="ru-RU"/>
        </w:rPr>
        <w:instrText>":0},"</w:instrText>
      </w:r>
      <w:r w:rsidR="00C73675">
        <w:instrText>schema</w:instrText>
      </w:r>
      <w:r w:rsidR="00C73675" w:rsidRPr="00E10B6E">
        <w:rPr>
          <w:lang w:val="ru-RU"/>
        </w:rPr>
        <w:instrText>":"</w:instrText>
      </w:r>
      <w:r w:rsidR="00C73675">
        <w:instrText>https</w:instrText>
      </w:r>
      <w:r w:rsidR="00C73675" w:rsidRPr="00E10B6E">
        <w:rPr>
          <w:lang w:val="ru-RU"/>
        </w:rPr>
        <w:instrText>://</w:instrText>
      </w:r>
      <w:r w:rsidR="00C73675">
        <w:instrText>github</w:instrText>
      </w:r>
      <w:r w:rsidR="00C73675" w:rsidRPr="00E10B6E">
        <w:rPr>
          <w:lang w:val="ru-RU"/>
        </w:rPr>
        <w:instrText>.</w:instrText>
      </w:r>
      <w:r w:rsidR="00C73675">
        <w:instrText>com</w:instrText>
      </w:r>
      <w:r w:rsidR="00C73675" w:rsidRPr="00E10B6E">
        <w:rPr>
          <w:lang w:val="ru-RU"/>
        </w:rPr>
        <w:instrText>/</w:instrText>
      </w:r>
      <w:r w:rsidR="00C73675">
        <w:instrText>citation</w:instrText>
      </w:r>
      <w:r w:rsidR="00C73675" w:rsidRPr="00E10B6E">
        <w:rPr>
          <w:lang w:val="ru-RU"/>
        </w:rPr>
        <w:instrText>-</w:instrText>
      </w:r>
      <w:r w:rsidR="00C73675">
        <w:instrText>style</w:instrText>
      </w:r>
      <w:r w:rsidR="00C73675" w:rsidRPr="00E10B6E">
        <w:rPr>
          <w:lang w:val="ru-RU"/>
        </w:rPr>
        <w:instrText>-</w:instrText>
      </w:r>
      <w:r w:rsidR="00C73675">
        <w:instrText>language</w:instrText>
      </w:r>
      <w:r w:rsidR="00C73675" w:rsidRPr="00E10B6E">
        <w:rPr>
          <w:lang w:val="ru-RU"/>
        </w:rPr>
        <w:instrText>/</w:instrText>
      </w:r>
      <w:r w:rsidR="00C73675">
        <w:instrText>schema</w:instrText>
      </w:r>
      <w:r w:rsidR="00C73675" w:rsidRPr="00E10B6E">
        <w:rPr>
          <w:lang w:val="ru-RU"/>
        </w:rPr>
        <w:instrText>/</w:instrText>
      </w:r>
      <w:r w:rsidR="00C73675">
        <w:instrText>raw</w:instrText>
      </w:r>
      <w:r w:rsidR="00C73675" w:rsidRPr="00E10B6E">
        <w:rPr>
          <w:lang w:val="ru-RU"/>
        </w:rPr>
        <w:instrText>/</w:instrText>
      </w:r>
      <w:r w:rsidR="00C73675">
        <w:instrText>master</w:instrText>
      </w:r>
      <w:r w:rsidR="00C73675" w:rsidRPr="00E10B6E">
        <w:rPr>
          <w:lang w:val="ru-RU"/>
        </w:rPr>
        <w:instrText>/</w:instrText>
      </w:r>
      <w:r w:rsidR="00C73675">
        <w:instrText>csl</w:instrText>
      </w:r>
      <w:r w:rsidR="00C73675" w:rsidRPr="00E10B6E">
        <w:rPr>
          <w:lang w:val="ru-RU"/>
        </w:rPr>
        <w:instrText>-</w:instrText>
      </w:r>
      <w:r w:rsidR="00C73675">
        <w:instrText>citation</w:instrText>
      </w:r>
      <w:r w:rsidR="00C73675" w:rsidRPr="00E10B6E">
        <w:rPr>
          <w:lang w:val="ru-RU"/>
        </w:rPr>
        <w:instrText>.</w:instrText>
      </w:r>
      <w:r w:rsidR="00C73675">
        <w:instrText>json</w:instrText>
      </w:r>
      <w:r w:rsidR="00C73675" w:rsidRPr="00E10B6E">
        <w:rPr>
          <w:lang w:val="ru-RU"/>
        </w:rPr>
        <w:instrText>"}</w:instrText>
      </w:r>
      <w:r w:rsidRPr="008547F3">
        <w:fldChar w:fldCharType="separate"/>
      </w:r>
      <w:r w:rsidR="00C73675" w:rsidRPr="00C73675">
        <w:rPr>
          <w:noProof/>
        </w:rPr>
        <w:t> </w:t>
      </w:r>
      <w:r w:rsidR="00C73675" w:rsidRPr="00E10B6E">
        <w:rPr>
          <w:noProof/>
          <w:lang w:val="ru-RU"/>
        </w:rPr>
        <w:t>[8]</w:t>
      </w:r>
      <w:r w:rsidRPr="008547F3">
        <w:fldChar w:fldCharType="end"/>
      </w:r>
      <w:r w:rsidRPr="00E10B6E">
        <w:rPr>
          <w:lang w:val="ru-RU"/>
        </w:rPr>
        <w:t xml:space="preserve"> </w:t>
      </w:r>
      <w:r w:rsidRPr="008547F3">
        <w:t>Eq</w:t>
      </w:r>
      <w:r w:rsidRPr="00E10B6E">
        <w:rPr>
          <w:lang w:val="ru-RU"/>
        </w:rPr>
        <w:t xml:space="preserve">.(22) </w:t>
      </w:r>
      <w:r w:rsidRPr="00E10B6E">
        <w:rPr>
          <w:i/>
          <w:lang w:val="ru-RU"/>
        </w:rPr>
        <w:t>(</w:t>
      </w:r>
      <w:r w:rsidRPr="00804004">
        <w:rPr>
          <w:i/>
          <w:lang w:val="ru-RU"/>
        </w:rPr>
        <w:t>Не</w:t>
      </w:r>
      <w:r w:rsidRPr="00E10B6E">
        <w:rPr>
          <w:i/>
          <w:lang w:val="ru-RU"/>
        </w:rPr>
        <w:t xml:space="preserve"> </w:t>
      </w:r>
      <w:r w:rsidRPr="00804004">
        <w:rPr>
          <w:i/>
          <w:lang w:val="ru-RU"/>
        </w:rPr>
        <w:t>закончена</w:t>
      </w:r>
      <w:r w:rsidRPr="00E10B6E">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E10B6E" w:rsidRDefault="006E1FA2" w:rsidP="00F87CE8">
      <w:pPr>
        <w:pStyle w:val="ListParagraph"/>
        <w:rPr>
          <w:i/>
          <w:lang w:val="ru-RU"/>
        </w:rPr>
      </w:pPr>
      <w:r w:rsidRPr="000606D4">
        <w:rPr>
          <w:lang w:val="ru-RU"/>
        </w:rPr>
        <w:t>Б</w:t>
      </w:r>
      <w:r w:rsidRPr="00E10B6E">
        <w:rPr>
          <w:lang w:val="ru-RU"/>
        </w:rPr>
        <w:t xml:space="preserve">) </w:t>
      </w:r>
      <w:r w:rsidRPr="000606D4">
        <w:t>RBEB</w:t>
      </w:r>
      <w:r w:rsidRPr="00E10B6E">
        <w:rPr>
          <w:lang w:val="ru-RU"/>
        </w:rPr>
        <w:t xml:space="preserve"> </w:t>
      </w:r>
      <w:r w:rsidRPr="000606D4">
        <w:t>cross</w:t>
      </w:r>
      <w:r w:rsidRPr="00E10B6E">
        <w:rPr>
          <w:lang w:val="ru-RU"/>
        </w:rPr>
        <w:t xml:space="preserve"> </w:t>
      </w:r>
      <w:r w:rsidRPr="000606D4">
        <w:t>section</w:t>
      </w:r>
      <w:r w:rsidRPr="00E10B6E">
        <w:rPr>
          <w:lang w:val="ru-RU"/>
        </w:rPr>
        <w:t xml:space="preserve"> – </w:t>
      </w:r>
      <w:r w:rsidRPr="000606D4">
        <w:fldChar w:fldCharType="begin" w:fldLock="1"/>
      </w:r>
      <w:r w:rsidR="00C73675">
        <w:instrText>ADDIN</w:instrText>
      </w:r>
      <w:r w:rsidR="00C73675" w:rsidRPr="00E10B6E">
        <w:rPr>
          <w:lang w:val="ru-RU"/>
        </w:rPr>
        <w:instrText xml:space="preserve"> </w:instrText>
      </w:r>
      <w:r w:rsidR="00C73675">
        <w:instrText>CSL</w:instrText>
      </w:r>
      <w:r w:rsidR="00C73675" w:rsidRPr="00E10B6E">
        <w:rPr>
          <w:lang w:val="ru-RU"/>
        </w:rPr>
        <w:instrText>_</w:instrText>
      </w:r>
      <w:r w:rsidR="00C73675">
        <w:instrText>CITATION</w:instrText>
      </w:r>
      <w:r w:rsidR="00C73675" w:rsidRPr="00E10B6E">
        <w:rPr>
          <w:lang w:val="ru-RU"/>
        </w:rPr>
        <w:instrText xml:space="preserve"> {"</w:instrText>
      </w:r>
      <w:r w:rsidR="00C73675">
        <w:instrText>citationItems</w:instrText>
      </w:r>
      <w:r w:rsidR="00C73675" w:rsidRPr="00E10B6E">
        <w:rPr>
          <w:lang w:val="ru-RU"/>
        </w:rPr>
        <w:instrText>":[{"</w:instrText>
      </w:r>
      <w:r w:rsidR="00C73675">
        <w:instrText>id</w:instrText>
      </w:r>
      <w:r w:rsidR="00C73675" w:rsidRPr="00E10B6E">
        <w:rPr>
          <w:lang w:val="ru-RU"/>
        </w:rPr>
        <w:instrText>":"</w:instrText>
      </w:r>
      <w:r w:rsidR="00C73675">
        <w:instrText>ITEM</w:instrText>
      </w:r>
      <w:r w:rsidR="00C73675" w:rsidRPr="00E10B6E">
        <w:rPr>
          <w:lang w:val="ru-RU"/>
        </w:rPr>
        <w:instrText>-1","</w:instrText>
      </w:r>
      <w:r w:rsidR="00C73675">
        <w:instrText>itemData</w:instrText>
      </w:r>
      <w:r w:rsidR="00C73675" w:rsidRPr="00E10B6E">
        <w:rPr>
          <w:lang w:val="ru-RU"/>
        </w:rPr>
        <w:instrText>":{"</w:instrText>
      </w:r>
      <w:r w:rsidR="00C73675">
        <w:instrText>DOI</w:instrText>
      </w:r>
      <w:r w:rsidR="00C73675" w:rsidRPr="00E10B6E">
        <w:rPr>
          <w:lang w:val="ru-RU"/>
        </w:rPr>
        <w:instrText>":"10.1103/</w:instrText>
      </w:r>
      <w:r w:rsidR="00C73675">
        <w:instrText>PhysRevA</w:instrText>
      </w:r>
      <w:r w:rsidR="00C73675" w:rsidRPr="00E10B6E">
        <w:rPr>
          <w:lang w:val="ru-RU"/>
        </w:rPr>
        <w:instrText>.62.052710","</w:instrText>
      </w:r>
      <w:r w:rsidR="00C73675">
        <w:instrText>ISSN</w:instrText>
      </w:r>
      <w:r w:rsidR="00C73675" w:rsidRPr="00E10B6E">
        <w:rPr>
          <w:lang w:val="ru-RU"/>
        </w:rPr>
        <w:instrText>":"1050-2947","</w:instrText>
      </w:r>
      <w:r w:rsidR="00C73675">
        <w:instrText>author</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Kim</w:instrText>
      </w:r>
      <w:r w:rsidR="00C73675" w:rsidRPr="00E10B6E">
        <w:rPr>
          <w:lang w:val="ru-RU"/>
        </w:rPr>
        <w:instrText>","</w:instrText>
      </w:r>
      <w:r w:rsidR="00C73675">
        <w:instrText>given</w:instrText>
      </w:r>
      <w:r w:rsidR="00C73675" w:rsidRPr="00E10B6E">
        <w:rPr>
          <w:lang w:val="ru-RU"/>
        </w:rPr>
        <w:instrText>":"</w:instrText>
      </w:r>
      <w:r w:rsidR="00C73675">
        <w:instrText>Yong</w:instrText>
      </w:r>
      <w:r w:rsidR="00C73675" w:rsidRPr="00E10B6E">
        <w:rPr>
          <w:lang w:val="ru-RU"/>
        </w:rPr>
        <w:instrText>-</w:instrText>
      </w:r>
      <w:r w:rsidR="00C73675">
        <w:instrText>Ki</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Santos</w:instrText>
      </w:r>
      <w:r w:rsidR="00C73675" w:rsidRPr="00E10B6E">
        <w:rPr>
          <w:lang w:val="ru-RU"/>
        </w:rPr>
        <w:instrText>","</w:instrText>
      </w:r>
      <w:r w:rsidR="00C73675">
        <w:instrText>given</w:instrText>
      </w:r>
      <w:r w:rsidR="00C73675" w:rsidRPr="00E10B6E">
        <w:rPr>
          <w:lang w:val="ru-RU"/>
        </w:rPr>
        <w:instrText>":"</w:instrText>
      </w:r>
      <w:r w:rsidR="00C73675">
        <w:instrText>Jos</w:instrText>
      </w:r>
      <w:r w:rsidR="00C73675" w:rsidRPr="00E10B6E">
        <w:rPr>
          <w:lang w:val="ru-RU"/>
        </w:rPr>
        <w:instrText xml:space="preserve">é </w:instrText>
      </w:r>
      <w:r w:rsidR="00C73675">
        <w:instrText>Paulo</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family</w:instrText>
      </w:r>
      <w:r w:rsidR="00C73675" w:rsidRPr="00E10B6E">
        <w:rPr>
          <w:lang w:val="ru-RU"/>
        </w:rPr>
        <w:instrText>":"</w:instrText>
      </w:r>
      <w:r w:rsidR="00C73675">
        <w:instrText>Parente</w:instrText>
      </w:r>
      <w:r w:rsidR="00C73675" w:rsidRPr="00E10B6E">
        <w:rPr>
          <w:lang w:val="ru-RU"/>
        </w:rPr>
        <w:instrText>","</w:instrText>
      </w:r>
      <w:r w:rsidR="00C73675">
        <w:instrText>given</w:instrText>
      </w:r>
      <w:r w:rsidR="00C73675" w:rsidRPr="00E10B6E">
        <w:rPr>
          <w:lang w:val="ru-RU"/>
        </w:rPr>
        <w:instrText>":"</w:instrText>
      </w:r>
      <w:r w:rsidR="00C73675">
        <w:instrText>Fernando</w:instrText>
      </w:r>
      <w:r w:rsidR="00C73675" w:rsidRPr="00E10B6E">
        <w:rPr>
          <w:lang w:val="ru-RU"/>
        </w:rPr>
        <w:instrText>","</w:instrText>
      </w:r>
      <w:r w:rsidR="00C73675">
        <w:instrText>non</w:instrText>
      </w:r>
      <w:r w:rsidR="00C73675" w:rsidRPr="00E10B6E">
        <w:rPr>
          <w:lang w:val="ru-RU"/>
        </w:rPr>
        <w:instrText>-</w:instrText>
      </w:r>
      <w:r w:rsidR="00C73675">
        <w:instrText>dropping</w:instrText>
      </w:r>
      <w:r w:rsidR="00C73675" w:rsidRPr="00E10B6E">
        <w:rPr>
          <w:lang w:val="ru-RU"/>
        </w:rPr>
        <w:instrText>-</w:instrText>
      </w:r>
      <w:r w:rsidR="00C73675">
        <w:instrText>particle</w:instrText>
      </w:r>
      <w:r w:rsidR="00C73675" w:rsidRPr="00E10B6E">
        <w:rPr>
          <w:lang w:val="ru-RU"/>
        </w:rPr>
        <w:instrText>":"","</w:instrText>
      </w:r>
      <w:r w:rsidR="00C73675">
        <w:instrText>parse</w:instrText>
      </w:r>
      <w:r w:rsidR="00C73675" w:rsidRPr="00E10B6E">
        <w:rPr>
          <w:lang w:val="ru-RU"/>
        </w:rPr>
        <w:instrText>-</w:instrText>
      </w:r>
      <w:r w:rsidR="00C73675">
        <w:instrText>names</w:instrText>
      </w:r>
      <w:r w:rsidR="00C73675" w:rsidRPr="00E10B6E">
        <w:rPr>
          <w:lang w:val="ru-RU"/>
        </w:rPr>
        <w:instrText>":</w:instrText>
      </w:r>
      <w:r w:rsidR="00C73675">
        <w:instrText>false</w:instrText>
      </w:r>
      <w:r w:rsidR="00C73675" w:rsidRPr="00E10B6E">
        <w:rPr>
          <w:lang w:val="ru-RU"/>
        </w:rPr>
        <w:instrText>,"</w:instrText>
      </w:r>
      <w:r w:rsidR="00C73675">
        <w:instrText>suffix</w:instrText>
      </w:r>
      <w:r w:rsidR="00C73675" w:rsidRPr="00E10B6E">
        <w:rPr>
          <w:lang w:val="ru-RU"/>
        </w:rPr>
        <w:instrText>":""}],"</w:instrText>
      </w:r>
      <w:r w:rsidR="00C73675">
        <w:instrText>container</w:instrText>
      </w:r>
      <w:r w:rsidR="00C73675" w:rsidRPr="00E10B6E">
        <w:rPr>
          <w:lang w:val="ru-RU"/>
        </w:rPr>
        <w:instrText>-</w:instrText>
      </w:r>
      <w:r w:rsidR="00C73675">
        <w:instrText>title</w:instrText>
      </w:r>
      <w:r w:rsidR="00C73675" w:rsidRPr="00E10B6E">
        <w:rPr>
          <w:lang w:val="ru-RU"/>
        </w:rPr>
        <w:instrText>":"</w:instrText>
      </w:r>
      <w:r w:rsidR="00C73675">
        <w:instrText>Physical</w:instrText>
      </w:r>
      <w:r w:rsidR="00C73675" w:rsidRPr="00E10B6E">
        <w:rPr>
          <w:lang w:val="ru-RU"/>
        </w:rPr>
        <w:instrText xml:space="preserve"> </w:instrText>
      </w:r>
      <w:r w:rsidR="00C73675">
        <w:instrText>Review</w:instrText>
      </w:r>
      <w:r w:rsidR="00C73675" w:rsidRPr="00E10B6E">
        <w:rPr>
          <w:lang w:val="ru-RU"/>
        </w:rPr>
        <w:instrText xml:space="preserve"> </w:instrText>
      </w:r>
      <w:r w:rsidR="00C73675">
        <w:instrText>A</w:instrText>
      </w:r>
      <w:r w:rsidR="00C73675" w:rsidRPr="00E10B6E">
        <w:rPr>
          <w:lang w:val="ru-RU"/>
        </w:rPr>
        <w:instrText>","</w:instrText>
      </w:r>
      <w:r w:rsidR="00C73675">
        <w:instrText>id</w:instrText>
      </w:r>
      <w:r w:rsidR="00C73675" w:rsidRPr="00E10B6E">
        <w:rPr>
          <w:lang w:val="ru-RU"/>
        </w:rPr>
        <w:instrText>":"</w:instrText>
      </w:r>
      <w:r w:rsidR="00C73675">
        <w:instrText>ITEM</w:instrText>
      </w:r>
      <w:r w:rsidR="00C73675" w:rsidRPr="00E10B6E">
        <w:rPr>
          <w:lang w:val="ru-RU"/>
        </w:rPr>
        <w:instrText>-1","</w:instrText>
      </w:r>
      <w:r w:rsidR="00C73675">
        <w:instrText>issue</w:instrText>
      </w:r>
      <w:r w:rsidR="00C73675" w:rsidRPr="00E10B6E">
        <w:rPr>
          <w:lang w:val="ru-RU"/>
        </w:rPr>
        <w:instrText>":"5","</w:instrText>
      </w:r>
      <w:r w:rsidR="00C73675">
        <w:instrText>issued</w:instrText>
      </w:r>
      <w:r w:rsidR="00C73675" w:rsidRPr="00E10B6E">
        <w:rPr>
          <w:lang w:val="ru-RU"/>
        </w:rPr>
        <w:instrText>":{"</w:instrText>
      </w:r>
      <w:r w:rsidR="00C73675">
        <w:instrText>date</w:instrText>
      </w:r>
      <w:r w:rsidR="00C73675" w:rsidRPr="00E10B6E">
        <w:rPr>
          <w:lang w:val="ru-RU"/>
        </w:rPr>
        <w:instrText>-</w:instrText>
      </w:r>
      <w:r w:rsidR="00C73675">
        <w:instrText>parts</w:instrText>
      </w:r>
      <w:r w:rsidR="00C73675" w:rsidRPr="00E10B6E">
        <w:rPr>
          <w:lang w:val="ru-RU"/>
        </w:rPr>
        <w:instrText>":[["2000","10"]]},"</w:instrText>
      </w:r>
      <w:r w:rsidR="00C73675">
        <w:instrText>page</w:instrText>
      </w:r>
      <w:r w:rsidR="00C73675" w:rsidRPr="00E10B6E">
        <w:rPr>
          <w:lang w:val="ru-RU"/>
        </w:rPr>
        <w:instrText>":"52710","</w:instrText>
      </w:r>
      <w:r w:rsidR="00C73675">
        <w:instrText>publisher</w:instrText>
      </w:r>
      <w:r w:rsidR="00C73675" w:rsidRPr="00E10B6E">
        <w:rPr>
          <w:lang w:val="ru-RU"/>
        </w:rPr>
        <w:instrText>":"</w:instrText>
      </w:r>
      <w:r w:rsidR="00C73675">
        <w:instrText>American</w:instrText>
      </w:r>
      <w:r w:rsidR="00C73675" w:rsidRPr="00E10B6E">
        <w:rPr>
          <w:lang w:val="ru-RU"/>
        </w:rPr>
        <w:instrText xml:space="preserve"> </w:instrText>
      </w:r>
      <w:r w:rsidR="00C73675">
        <w:instrText>Physical</w:instrText>
      </w:r>
      <w:r w:rsidR="00C73675" w:rsidRPr="00E10B6E">
        <w:rPr>
          <w:lang w:val="ru-RU"/>
        </w:rPr>
        <w:instrText xml:space="preserve"> </w:instrText>
      </w:r>
      <w:r w:rsidR="00C73675">
        <w:instrText>Society</w:instrText>
      </w:r>
      <w:r w:rsidR="00C73675" w:rsidRPr="00E10B6E">
        <w:rPr>
          <w:lang w:val="ru-RU"/>
        </w:rPr>
        <w:instrText>","</w:instrText>
      </w:r>
      <w:r w:rsidR="00C73675">
        <w:instrText>title</w:instrText>
      </w:r>
      <w:r w:rsidR="00C73675" w:rsidRPr="00E10B6E">
        <w:rPr>
          <w:lang w:val="ru-RU"/>
        </w:rPr>
        <w:instrText>":"</w:instrText>
      </w:r>
      <w:r w:rsidR="00C73675">
        <w:instrText>Extension</w:instrText>
      </w:r>
      <w:r w:rsidR="00C73675" w:rsidRPr="00E10B6E">
        <w:rPr>
          <w:lang w:val="ru-RU"/>
        </w:rPr>
        <w:instrText xml:space="preserve"> </w:instrText>
      </w:r>
      <w:r w:rsidR="00C73675">
        <w:instrText>of</w:instrText>
      </w:r>
      <w:r w:rsidR="00C73675" w:rsidRPr="00E10B6E">
        <w:rPr>
          <w:lang w:val="ru-RU"/>
        </w:rPr>
        <w:instrText xml:space="preserve"> </w:instrText>
      </w:r>
      <w:r w:rsidR="00C73675">
        <w:instrText>the</w:instrText>
      </w:r>
      <w:r w:rsidR="00C73675" w:rsidRPr="00E10B6E">
        <w:rPr>
          <w:lang w:val="ru-RU"/>
        </w:rPr>
        <w:instrText xml:space="preserve"> </w:instrText>
      </w:r>
      <w:r w:rsidR="00C73675">
        <w:instrText>binary</w:instrText>
      </w:r>
      <w:r w:rsidR="00C73675" w:rsidRPr="00E10B6E">
        <w:rPr>
          <w:lang w:val="ru-RU"/>
        </w:rPr>
        <w:instrText>-</w:instrText>
      </w:r>
      <w:r w:rsidR="00C73675">
        <w:instrText>encounter</w:instrText>
      </w:r>
      <w:r w:rsidR="00C73675" w:rsidRPr="00E10B6E">
        <w:rPr>
          <w:lang w:val="ru-RU"/>
        </w:rPr>
        <w:instrText>-</w:instrText>
      </w:r>
      <w:r w:rsidR="00C73675">
        <w:instrText>dipole</w:instrText>
      </w:r>
      <w:r w:rsidR="00C73675" w:rsidRPr="00E10B6E">
        <w:rPr>
          <w:lang w:val="ru-RU"/>
        </w:rPr>
        <w:instrText xml:space="preserve"> </w:instrText>
      </w:r>
      <w:r w:rsidR="00C73675">
        <w:instrText>model</w:instrText>
      </w:r>
      <w:r w:rsidR="00C73675" w:rsidRPr="00E10B6E">
        <w:rPr>
          <w:lang w:val="ru-RU"/>
        </w:rPr>
        <w:instrText xml:space="preserve"> </w:instrText>
      </w:r>
      <w:r w:rsidR="00C73675">
        <w:instrText>to</w:instrText>
      </w:r>
      <w:r w:rsidR="00C73675" w:rsidRPr="00E10B6E">
        <w:rPr>
          <w:lang w:val="ru-RU"/>
        </w:rPr>
        <w:instrText xml:space="preserve"> </w:instrText>
      </w:r>
      <w:r w:rsidR="00C73675">
        <w:instrText>relativistic</w:instrText>
      </w:r>
      <w:r w:rsidR="00C73675" w:rsidRPr="00E10B6E">
        <w:rPr>
          <w:lang w:val="ru-RU"/>
        </w:rPr>
        <w:instrText xml:space="preserve"> </w:instrText>
      </w:r>
      <w:r w:rsidR="00C73675">
        <w:instrText>incident</w:instrText>
      </w:r>
      <w:r w:rsidR="00C73675" w:rsidRPr="00E10B6E">
        <w:rPr>
          <w:lang w:val="ru-RU"/>
        </w:rPr>
        <w:instrText xml:space="preserve"> </w:instrText>
      </w:r>
      <w:r w:rsidR="00C73675">
        <w:instrText>electrons</w:instrText>
      </w:r>
      <w:r w:rsidR="00C73675" w:rsidRPr="00E10B6E">
        <w:rPr>
          <w:lang w:val="ru-RU"/>
        </w:rPr>
        <w:instrText>","</w:instrText>
      </w:r>
      <w:r w:rsidR="00C73675">
        <w:instrText>type</w:instrText>
      </w:r>
      <w:r w:rsidR="00C73675" w:rsidRPr="00E10B6E">
        <w:rPr>
          <w:lang w:val="ru-RU"/>
        </w:rPr>
        <w:instrText>":"</w:instrText>
      </w:r>
      <w:r w:rsidR="00C73675">
        <w:instrText>article</w:instrText>
      </w:r>
      <w:r w:rsidR="00C73675" w:rsidRPr="00E10B6E">
        <w:rPr>
          <w:lang w:val="ru-RU"/>
        </w:rPr>
        <w:instrText>-</w:instrText>
      </w:r>
      <w:r w:rsidR="00C73675">
        <w:instrText>journal</w:instrText>
      </w:r>
      <w:r w:rsidR="00C73675" w:rsidRPr="00E10B6E">
        <w:rPr>
          <w:lang w:val="ru-RU"/>
        </w:rPr>
        <w:instrText>","</w:instrText>
      </w:r>
      <w:r w:rsidR="00C73675">
        <w:instrText>volume</w:instrText>
      </w:r>
      <w:r w:rsidR="00C73675" w:rsidRPr="00E10B6E">
        <w:rPr>
          <w:lang w:val="ru-RU"/>
        </w:rPr>
        <w:instrText>":"62"},"</w:instrText>
      </w:r>
      <w:r w:rsidR="00C73675">
        <w:instrText>uris</w:instrText>
      </w:r>
      <w:r w:rsidR="00C73675" w:rsidRPr="00E10B6E">
        <w:rPr>
          <w:lang w:val="ru-RU"/>
        </w:rPr>
        <w:instrText>":["</w:instrText>
      </w:r>
      <w:r w:rsidR="00C73675">
        <w:instrText>http</w:instrText>
      </w:r>
      <w:r w:rsidR="00C73675" w:rsidRPr="00E10B6E">
        <w:rPr>
          <w:lang w:val="ru-RU"/>
        </w:rPr>
        <w:instrText>://</w:instrText>
      </w:r>
      <w:r w:rsidR="00C73675">
        <w:instrText>www</w:instrText>
      </w:r>
      <w:r w:rsidR="00C73675" w:rsidRPr="00E10B6E">
        <w:rPr>
          <w:lang w:val="ru-RU"/>
        </w:rPr>
        <w:instrText>.</w:instrText>
      </w:r>
      <w:r w:rsidR="00C73675">
        <w:instrText>mendeley</w:instrText>
      </w:r>
      <w:r w:rsidR="00C73675" w:rsidRPr="00E10B6E">
        <w:rPr>
          <w:lang w:val="ru-RU"/>
        </w:rPr>
        <w:instrText>.</w:instrText>
      </w:r>
      <w:r w:rsidR="00C73675">
        <w:instrText>com</w:instrText>
      </w:r>
      <w:r w:rsidR="00C73675" w:rsidRPr="00E10B6E">
        <w:rPr>
          <w:lang w:val="ru-RU"/>
        </w:rPr>
        <w:instrText>/</w:instrText>
      </w:r>
      <w:r w:rsidR="00C73675">
        <w:instrText>documents</w:instrText>
      </w:r>
      <w:r w:rsidR="00C73675" w:rsidRPr="00E10B6E">
        <w:rPr>
          <w:lang w:val="ru-RU"/>
        </w:rPr>
        <w:instrText>/?</w:instrText>
      </w:r>
      <w:r w:rsidR="00C73675">
        <w:instrText>uuid</w:instrText>
      </w:r>
      <w:r w:rsidR="00C73675" w:rsidRPr="00E10B6E">
        <w:rPr>
          <w:lang w:val="ru-RU"/>
        </w:rPr>
        <w:instrText>=</w:instrText>
      </w:r>
      <w:r w:rsidR="00C73675">
        <w:instrText>af</w:instrText>
      </w:r>
      <w:r w:rsidR="00C73675" w:rsidRPr="00E10B6E">
        <w:rPr>
          <w:lang w:val="ru-RU"/>
        </w:rPr>
        <w:instrText>804</w:instrText>
      </w:r>
      <w:r w:rsidR="00C73675">
        <w:instrText>cfc</w:instrText>
      </w:r>
      <w:r w:rsidR="00C73675" w:rsidRPr="00E10B6E">
        <w:rPr>
          <w:lang w:val="ru-RU"/>
        </w:rPr>
        <w:instrText>-547</w:instrText>
      </w:r>
      <w:r w:rsidR="00C73675">
        <w:instrText>b</w:instrText>
      </w:r>
      <w:r w:rsidR="00C73675" w:rsidRPr="00E10B6E">
        <w:rPr>
          <w:lang w:val="ru-RU"/>
        </w:rPr>
        <w:instrText>-48</w:instrText>
      </w:r>
      <w:r w:rsidR="00C73675">
        <w:instrText>fc</w:instrText>
      </w:r>
      <w:r w:rsidR="00C73675" w:rsidRPr="00E10B6E">
        <w:rPr>
          <w:lang w:val="ru-RU"/>
        </w:rPr>
        <w:instrText>-</w:instrText>
      </w:r>
      <w:r w:rsidR="00C73675">
        <w:instrText>bcbb</w:instrText>
      </w:r>
      <w:r w:rsidR="00C73675" w:rsidRPr="00E10B6E">
        <w:rPr>
          <w:lang w:val="ru-RU"/>
        </w:rPr>
        <w:instrText>-783</w:instrText>
      </w:r>
      <w:r w:rsidR="00C73675">
        <w:instrText>e</w:instrText>
      </w:r>
      <w:r w:rsidR="00C73675" w:rsidRPr="00E10B6E">
        <w:rPr>
          <w:lang w:val="ru-RU"/>
        </w:rPr>
        <w:instrText>2698</w:instrText>
      </w:r>
      <w:r w:rsidR="00C73675">
        <w:instrText>a</w:instrText>
      </w:r>
      <w:r w:rsidR="00C73675" w:rsidRPr="00E10B6E">
        <w:rPr>
          <w:lang w:val="ru-RU"/>
        </w:rPr>
        <w:instrText>695"]}],"</w:instrText>
      </w:r>
      <w:r w:rsidR="00C73675">
        <w:instrText>mendeley</w:instrText>
      </w:r>
      <w:r w:rsidR="00C73675" w:rsidRPr="00E10B6E">
        <w:rPr>
          <w:lang w:val="ru-RU"/>
        </w:rPr>
        <w:instrText>":{"</w:instrText>
      </w:r>
      <w:r w:rsidR="00C73675">
        <w:instrText>formattedCitation</w:instrText>
      </w:r>
      <w:r w:rsidR="00C73675" w:rsidRPr="00E10B6E">
        <w:rPr>
          <w:lang w:val="ru-RU"/>
        </w:rPr>
        <w:instrText>":"</w:instrText>
      </w:r>
      <w:r w:rsidR="00C73675">
        <w:instrText> </w:instrText>
      </w:r>
      <w:r w:rsidR="00C73675" w:rsidRPr="00E10B6E">
        <w:rPr>
          <w:lang w:val="ru-RU"/>
        </w:rPr>
        <w:instrText>[8]","</w:instrText>
      </w:r>
      <w:r w:rsidR="00C73675">
        <w:instrText>plainTextFormattedCitation</w:instrText>
      </w:r>
      <w:r w:rsidR="00C73675" w:rsidRPr="00E10B6E">
        <w:rPr>
          <w:lang w:val="ru-RU"/>
        </w:rPr>
        <w:instrText>":"</w:instrText>
      </w:r>
      <w:r w:rsidR="00C73675">
        <w:instrText> </w:instrText>
      </w:r>
      <w:r w:rsidR="00C73675" w:rsidRPr="00E10B6E">
        <w:rPr>
          <w:lang w:val="ru-RU"/>
        </w:rPr>
        <w:instrText>[8]","</w:instrText>
      </w:r>
      <w:r w:rsidR="00C73675">
        <w:instrText>previouslyFormattedCitation</w:instrText>
      </w:r>
      <w:r w:rsidR="00C73675" w:rsidRPr="00E10B6E">
        <w:rPr>
          <w:lang w:val="ru-RU"/>
        </w:rPr>
        <w:instrText>":"</w:instrText>
      </w:r>
      <w:r w:rsidR="00C73675">
        <w:instrText> </w:instrText>
      </w:r>
      <w:r w:rsidR="00C73675" w:rsidRPr="00E10B6E">
        <w:rPr>
          <w:lang w:val="ru-RU"/>
        </w:rPr>
        <w:instrText>[8]"},"</w:instrText>
      </w:r>
      <w:r w:rsidR="00C73675">
        <w:instrText>properties</w:instrText>
      </w:r>
      <w:r w:rsidR="00C73675" w:rsidRPr="00E10B6E">
        <w:rPr>
          <w:lang w:val="ru-RU"/>
        </w:rPr>
        <w:instrText>":{"</w:instrText>
      </w:r>
      <w:r w:rsidR="00C73675">
        <w:instrText>noteIndex</w:instrText>
      </w:r>
      <w:r w:rsidR="00C73675" w:rsidRPr="00E10B6E">
        <w:rPr>
          <w:lang w:val="ru-RU"/>
        </w:rPr>
        <w:instrText>":0},"</w:instrText>
      </w:r>
      <w:r w:rsidR="00C73675">
        <w:instrText>schema</w:instrText>
      </w:r>
      <w:r w:rsidR="00C73675" w:rsidRPr="00E10B6E">
        <w:rPr>
          <w:lang w:val="ru-RU"/>
        </w:rPr>
        <w:instrText>":"</w:instrText>
      </w:r>
      <w:r w:rsidR="00C73675">
        <w:instrText>https</w:instrText>
      </w:r>
      <w:r w:rsidR="00C73675" w:rsidRPr="00E10B6E">
        <w:rPr>
          <w:lang w:val="ru-RU"/>
        </w:rPr>
        <w:instrText>://</w:instrText>
      </w:r>
      <w:r w:rsidR="00C73675">
        <w:instrText>github</w:instrText>
      </w:r>
      <w:r w:rsidR="00C73675" w:rsidRPr="00E10B6E">
        <w:rPr>
          <w:lang w:val="ru-RU"/>
        </w:rPr>
        <w:instrText>.</w:instrText>
      </w:r>
      <w:r w:rsidR="00C73675">
        <w:instrText>com</w:instrText>
      </w:r>
      <w:r w:rsidR="00C73675" w:rsidRPr="00E10B6E">
        <w:rPr>
          <w:lang w:val="ru-RU"/>
        </w:rPr>
        <w:instrText>/</w:instrText>
      </w:r>
      <w:r w:rsidR="00C73675">
        <w:instrText>citation</w:instrText>
      </w:r>
      <w:r w:rsidR="00C73675" w:rsidRPr="00E10B6E">
        <w:rPr>
          <w:lang w:val="ru-RU"/>
        </w:rPr>
        <w:instrText>-</w:instrText>
      </w:r>
      <w:r w:rsidR="00C73675">
        <w:instrText>style</w:instrText>
      </w:r>
      <w:r w:rsidR="00C73675" w:rsidRPr="00E10B6E">
        <w:rPr>
          <w:lang w:val="ru-RU"/>
        </w:rPr>
        <w:instrText>-</w:instrText>
      </w:r>
      <w:r w:rsidR="00C73675">
        <w:instrText>language</w:instrText>
      </w:r>
      <w:r w:rsidR="00C73675" w:rsidRPr="00E10B6E">
        <w:rPr>
          <w:lang w:val="ru-RU"/>
        </w:rPr>
        <w:instrText>/</w:instrText>
      </w:r>
      <w:r w:rsidR="00C73675">
        <w:instrText>schema</w:instrText>
      </w:r>
      <w:r w:rsidR="00C73675" w:rsidRPr="00E10B6E">
        <w:rPr>
          <w:lang w:val="ru-RU"/>
        </w:rPr>
        <w:instrText>/</w:instrText>
      </w:r>
      <w:r w:rsidR="00C73675">
        <w:instrText>raw</w:instrText>
      </w:r>
      <w:r w:rsidR="00C73675" w:rsidRPr="00E10B6E">
        <w:rPr>
          <w:lang w:val="ru-RU"/>
        </w:rPr>
        <w:instrText>/</w:instrText>
      </w:r>
      <w:r w:rsidR="00C73675">
        <w:instrText>master</w:instrText>
      </w:r>
      <w:r w:rsidR="00C73675" w:rsidRPr="00E10B6E">
        <w:rPr>
          <w:lang w:val="ru-RU"/>
        </w:rPr>
        <w:instrText>/</w:instrText>
      </w:r>
      <w:r w:rsidR="00C73675">
        <w:instrText>csl</w:instrText>
      </w:r>
      <w:r w:rsidR="00C73675" w:rsidRPr="00E10B6E">
        <w:rPr>
          <w:lang w:val="ru-RU"/>
        </w:rPr>
        <w:instrText>-</w:instrText>
      </w:r>
      <w:r w:rsidR="00C73675">
        <w:instrText>citation</w:instrText>
      </w:r>
      <w:r w:rsidR="00C73675" w:rsidRPr="00E10B6E">
        <w:rPr>
          <w:lang w:val="ru-RU"/>
        </w:rPr>
        <w:instrText>.</w:instrText>
      </w:r>
      <w:r w:rsidR="00C73675">
        <w:instrText>json</w:instrText>
      </w:r>
      <w:r w:rsidR="00C73675" w:rsidRPr="00E10B6E">
        <w:rPr>
          <w:lang w:val="ru-RU"/>
        </w:rPr>
        <w:instrText>"}</w:instrText>
      </w:r>
      <w:r w:rsidRPr="000606D4">
        <w:fldChar w:fldCharType="separate"/>
      </w:r>
      <w:r w:rsidR="00C73675" w:rsidRPr="00C73675">
        <w:rPr>
          <w:noProof/>
        </w:rPr>
        <w:t> </w:t>
      </w:r>
      <w:r w:rsidR="00C73675" w:rsidRPr="00E10B6E">
        <w:rPr>
          <w:noProof/>
          <w:lang w:val="ru-RU"/>
        </w:rPr>
        <w:t>[8]</w:t>
      </w:r>
      <w:r w:rsidRPr="000606D4">
        <w:fldChar w:fldCharType="end"/>
      </w:r>
      <w:r w:rsidRPr="00E10B6E">
        <w:rPr>
          <w:lang w:val="ru-RU"/>
        </w:rPr>
        <w:t xml:space="preserve"> </w:t>
      </w:r>
      <w:r w:rsidRPr="000606D4">
        <w:t>Eq</w:t>
      </w:r>
      <w:r w:rsidRPr="00E10B6E">
        <w:rPr>
          <w:lang w:val="ru-RU"/>
        </w:rPr>
        <w:t xml:space="preserve">.(22) </w:t>
      </w:r>
      <w:r w:rsidRPr="00E10B6E">
        <w:rPr>
          <w:i/>
          <w:lang w:val="ru-RU"/>
        </w:rPr>
        <w:t>(</w:t>
      </w:r>
      <w:r w:rsidRPr="000606D4">
        <w:rPr>
          <w:i/>
          <w:lang w:val="ru-RU"/>
        </w:rPr>
        <w:t>Не</w:t>
      </w:r>
      <w:r w:rsidRPr="00E10B6E">
        <w:rPr>
          <w:i/>
          <w:lang w:val="ru-RU"/>
        </w:rPr>
        <w:t xml:space="preserve"> </w:t>
      </w:r>
      <w:r w:rsidRPr="000606D4">
        <w:rPr>
          <w:i/>
          <w:lang w:val="ru-RU"/>
        </w:rPr>
        <w:t>закончена</w:t>
      </w:r>
      <w:r w:rsidRPr="00E10B6E">
        <w:rPr>
          <w:i/>
          <w:lang w:val="ru-RU"/>
        </w:rPr>
        <w:t>)</w:t>
      </w:r>
    </w:p>
    <w:p w14:paraId="276903E1" w14:textId="77777777" w:rsidR="006E1FA2" w:rsidRPr="000606D4" w:rsidRDefault="006E1FA2" w:rsidP="00F87CE8">
      <w:pPr>
        <w:pStyle w:val="ListParagraph"/>
        <w:rPr>
          <w:i/>
          <w:lang w:val="ru-RU"/>
        </w:rPr>
      </w:pPr>
      <w:r w:rsidRPr="000606D4">
        <w:rPr>
          <w:lang w:val="ru-RU"/>
        </w:rPr>
        <w:t xml:space="preserve">В) однопюсная дельта-функционаяльная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r w:rsidR="00AB2811" w:rsidRPr="000606D4">
        <w:rPr>
          <w:lang w:val="ru-RU"/>
        </w:rPr>
        <w:t xml:space="preserve">Излучательный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r w:rsidR="00370E1B" w:rsidRPr="000606D4">
        <w:rPr>
          <w:lang w:val="ru-RU"/>
        </w:rPr>
        <w:t>Оже</w:t>
      </w:r>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Оже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r w:rsidRPr="000838F9">
        <w:rPr>
          <w:i/>
          <w:lang w:val="ru-RU"/>
        </w:rPr>
        <w:t xml:space="preserve">Колчужкин,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Muons, poins,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Больцманна</w:t>
      </w:r>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r>
        <w:t>Matryna</w:t>
      </w:r>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уравнение Фоккера-Планка, уравнение Катанео, многотемпературная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r w:rsidRPr="00CB3AA2">
        <w:t>Общая структура программы</w:t>
      </w:r>
      <w:bookmarkEnd w:id="17"/>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r w:rsidRPr="007C74AB">
        <w:t>numpar</w:t>
      </w:r>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r w:rsidRPr="0026767C">
        <w:rPr>
          <w:lang w:val="ru-RU"/>
        </w:rPr>
        <w:t>Periodic_table</w:t>
      </w:r>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r w:rsidR="00DE44F6" w:rsidRPr="00DE44F6">
        <w:rPr>
          <w:lang w:val="ru-RU"/>
        </w:rPr>
        <w:t>Read_input_data</w:t>
      </w:r>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r w:rsidRPr="00DE44F6">
        <w:rPr>
          <w:lang w:val="ru-RU"/>
        </w:rPr>
        <w:t>Output</w:t>
      </w:r>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r w:rsidRPr="0033275D">
        <w:rPr>
          <w:i/>
        </w:rPr>
        <w:t>goto</w:t>
      </w:r>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r w:rsidR="00D3550D" w:rsidRPr="00D3550D">
        <w:t>smth</w:t>
      </w:r>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r w:rsidR="00D3550D" w:rsidRPr="00D3550D">
        <w:t>i</w:t>
      </w:r>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r w:rsidRPr="007C74AB">
        <w:t>cdf</w:t>
      </w:r>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r w:rsidR="00F648C4">
        <w:t>etc</w:t>
      </w:r>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r w:rsidRPr="007C74AB">
        <w:t>CS</w:t>
      </w:r>
      <w:r w:rsidRPr="00826D6E">
        <w:t>_</w:t>
      </w:r>
      <w:r w:rsidRPr="007C74AB">
        <w:t>electron</w:t>
      </w:r>
      <w:r w:rsidR="00826D6E">
        <w:t>s</w:t>
      </w:r>
      <w:r w:rsidRPr="00826D6E">
        <w:t>_</w:t>
      </w:r>
      <w:r w:rsidR="00826D6E">
        <w:t>elastic</w:t>
      </w:r>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r>
        <w:t>Atomic_parameters</w:t>
      </w:r>
      <w:bookmarkEnd w:id="23"/>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Оже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тутсовали.</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r w:rsidRPr="00A81323">
        <w:rPr>
          <w:color w:val="1F497D" w:themeColor="text2"/>
        </w:rPr>
        <w:t>dat</w:t>
      </w:r>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r w:rsidRPr="00883AE9">
        <w:rPr>
          <w:color w:val="1F497D" w:themeColor="text2"/>
        </w:rPr>
        <w:t>dat</w:t>
      </w:r>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r w:rsidR="001326D0">
        <w:rPr>
          <w:lang w:val="ru-RU"/>
        </w:rPr>
        <w:t>фартран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r w:rsidR="00B825F5">
        <w:t>dat</w:t>
      </w:r>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нефизичные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r>
        <w:t>Material_parameters</w:t>
      </w:r>
      <w:bookmarkEnd w:id="24"/>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r w:rsidRPr="00FD24A7">
        <w:rPr>
          <w:color w:val="1F497D" w:themeColor="text2"/>
          <w:lang w:val="ru-RU"/>
        </w:rPr>
        <w:t>Materials_parameters</w:t>
      </w:r>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r w:rsidR="0011481A" w:rsidRPr="0032497A">
        <w:t>SiO</w:t>
      </w:r>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r w:rsidR="0011481A" w:rsidRPr="0032497A">
        <w:t>etc</w:t>
      </w:r>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Valence', 'valence', 'VAL', 'Val', 'val', 'Valent', 'valen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Phonons', 'Phonon', 'phonons', 'phonon', 'PHON', 'Phon', 'phon')</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DOs', 'Dos', 'dos')</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r>
        <w:t>Work_func = 4.0</w:t>
      </w:r>
      <w:r w:rsidRPr="000A5354">
        <w:t xml:space="preserve">   ! [eV]</w:t>
      </w:r>
    </w:p>
    <w:p w14:paraId="1284E8F2" w14:textId="77777777" w:rsidR="000A5354" w:rsidRPr="005C7BD9" w:rsidRDefault="000A5354" w:rsidP="000A5354">
      <w:pPr>
        <w:pStyle w:val="ListParagraph"/>
        <w:rPr>
          <w:lang w:val="ru-RU"/>
        </w:rPr>
      </w:pPr>
      <w:r>
        <w:t xml:space="preserve">   Surf_bar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r w:rsidR="00364FE3" w:rsidRPr="00A9528E">
        <w:rPr>
          <w:i/>
        </w:rPr>
        <w:t>cdf</w:t>
      </w:r>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r w:rsidRPr="00C736FF">
        <w:t>dat</w:t>
      </w:r>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r>
        <w:t>etc</w:t>
      </w:r>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r w:rsidRPr="00A3513D">
        <w:rPr>
          <w:lang w:val="ru-RU"/>
        </w:rPr>
        <w:t>Mot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r w:rsidRPr="00FD24A7">
        <w:rPr>
          <w:lang w:val="ru-RU"/>
        </w:rPr>
        <w:t>MD_input</w:t>
      </w:r>
      <w:bookmarkEnd w:id="25"/>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E10B6E"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E10B6E" w14:paraId="4E7FCFD8" w14:textId="77777777" w:rsidTr="00B939BF">
        <w:tc>
          <w:tcPr>
            <w:tcW w:w="2689" w:type="dxa"/>
          </w:tcPr>
          <w:p w14:paraId="6B54FB8D" w14:textId="77777777" w:rsidR="0063393F" w:rsidRPr="0063393F" w:rsidRDefault="0063393F" w:rsidP="00B939BF">
            <w:pPr>
              <w:ind w:firstLine="0"/>
              <w:jc w:val="center"/>
            </w:pPr>
            <w:r w:rsidRPr="0063393F">
              <w:rPr>
                <w:lang w:val="ru-RU"/>
              </w:rPr>
              <w:t>MC_MD_coupling</w:t>
            </w:r>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E10B6E" w14:paraId="19780813" w14:textId="77777777" w:rsidTr="00B939BF">
        <w:tc>
          <w:tcPr>
            <w:tcW w:w="2689" w:type="dxa"/>
          </w:tcPr>
          <w:p w14:paraId="5B3F764C" w14:textId="77777777" w:rsidR="00AD191C" w:rsidRPr="00AF6556" w:rsidRDefault="00AD191C" w:rsidP="00B939BF">
            <w:pPr>
              <w:ind w:firstLine="0"/>
              <w:jc w:val="center"/>
            </w:pPr>
            <w:r w:rsidRPr="00AD191C">
              <w:t>Pressure_damp</w:t>
            </w:r>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5B7C266"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E10B6E" w:rsidRPr="00404429">
        <w:t>Figure</w:t>
      </w:r>
      <w:r w:rsidR="00E10B6E" w:rsidRPr="00516E7C">
        <w:rPr>
          <w:lang w:val="ru-RU"/>
        </w:rPr>
        <w:t xml:space="preserve"> </w:t>
      </w:r>
      <w:r w:rsidR="00E10B6E" w:rsidRPr="00E10B6E">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r>
        <w:t>X_start</w:t>
      </w:r>
      <w:r>
        <w:tab/>
        <w:t>X_end</w:t>
      </w:r>
      <w:r>
        <w:tab/>
      </w:r>
      <w:r>
        <w:tab/>
        <w:t>ind_x</w:t>
      </w:r>
    </w:p>
    <w:p w14:paraId="5D50251B" w14:textId="77777777" w:rsidR="00980748" w:rsidRDefault="00980748" w:rsidP="00516E7C">
      <w:pPr>
        <w:spacing w:after="0" w:line="240" w:lineRule="auto"/>
      </w:pPr>
      <w:r>
        <w:t>Y_start</w:t>
      </w:r>
      <w:r>
        <w:tab/>
        <w:t>Y_end</w:t>
      </w:r>
      <w:r>
        <w:tab/>
      </w:r>
      <w:r>
        <w:tab/>
        <w:t>ind_y</w:t>
      </w:r>
    </w:p>
    <w:p w14:paraId="66AC5C91" w14:textId="77777777"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4AA83983"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00E10B6E">
        <w:rPr>
          <w:b w:val="0"/>
          <w:noProof/>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r w:rsidR="00D82F6C">
        <w:t>ind</w:t>
      </w:r>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6D986AC8"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E10B6E" w:rsidRPr="00404429">
        <w:t>Figure</w:t>
      </w:r>
      <w:r w:rsidR="00E10B6E" w:rsidRPr="00516E7C">
        <w:rPr>
          <w:lang w:val="ru-RU"/>
        </w:rPr>
        <w:t xml:space="preserve"> </w:t>
      </w:r>
      <w:r w:rsidR="00E10B6E" w:rsidRPr="00E10B6E">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20F2D855" w:rsidR="00415114" w:rsidRDefault="00415114" w:rsidP="00D82F6C">
      <w:pPr>
        <w:rPr>
          <w:lang w:val="ru-RU"/>
        </w:rPr>
      </w:pPr>
      <w:r w:rsidRPr="00415114">
        <w:rPr>
          <w:u w:val="single"/>
          <w:lang w:val="ru-RU"/>
        </w:rPr>
        <w:t>MC_MD_coupling</w:t>
      </w:r>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E10B6E" w:rsidRPr="00404429">
        <w:t>Figure</w:t>
      </w:r>
      <w:r w:rsidR="00E10B6E" w:rsidRPr="00516E7C">
        <w:rPr>
          <w:lang w:val="ru-RU"/>
        </w:rPr>
        <w:t xml:space="preserve"> </w:t>
      </w:r>
      <w:r w:rsidR="00E10B6E" w:rsidRPr="00E10B6E">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r>
        <w:t>MC</w:t>
      </w:r>
      <w:r w:rsidRPr="00D76344">
        <w:t>_</w:t>
      </w:r>
      <w:r>
        <w:t>MD</w:t>
      </w:r>
      <w:r w:rsidRPr="00D76344">
        <w:t>_</w:t>
      </w:r>
      <w:r>
        <w:t>coupling</w:t>
      </w:r>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коордитана: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коордитана: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4C7DF5BF"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E10B6E">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746BFDEE"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E10B6E" w:rsidRPr="00404429">
        <w:t>Figure</w:t>
      </w:r>
      <w:r w:rsidR="00E10B6E" w:rsidRPr="00516E7C">
        <w:rPr>
          <w:lang w:val="ru-RU"/>
        </w:rPr>
        <w:t xml:space="preserve"> </w:t>
      </w:r>
      <w:r w:rsidR="00E10B6E" w:rsidRPr="00E10B6E">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E10B6E" w:rsidRPr="00404429">
        <w:t>Figure</w:t>
      </w:r>
      <w:r w:rsidR="00E10B6E" w:rsidRPr="00516E7C">
        <w:rPr>
          <w:lang w:val="ru-RU"/>
        </w:rPr>
        <w:t xml:space="preserve"> </w:t>
      </w:r>
      <w:r w:rsidR="00E10B6E">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r w:rsidRPr="00516E7C">
        <w:rPr>
          <w:u w:val="single"/>
          <w:lang w:val="ru-RU"/>
        </w:rPr>
        <w:t xml:space="preserve">Pressure_damp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40CE320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E10B6E" w:rsidRPr="00404429">
        <w:t>Figure</w:t>
      </w:r>
      <w:r w:rsidR="00E10B6E" w:rsidRPr="00516E7C">
        <w:rPr>
          <w:lang w:val="ru-RU"/>
        </w:rPr>
        <w:t xml:space="preserve"> </w:t>
      </w:r>
      <w:r w:rsidR="00E10B6E">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4D0428AE" w:rsidR="00613E04" w:rsidRDefault="00613E04" w:rsidP="00980748">
      <w:pPr>
        <w:rPr>
          <w:lang w:val="ru-RU"/>
        </w:rPr>
      </w:pPr>
      <w:r>
        <w:t>i</w:t>
      </w:r>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r w:rsidRPr="008E7B47">
        <w:rPr>
          <w:color w:val="1F497D" w:themeColor="text2"/>
        </w:rPr>
        <w:t>xyz</w:t>
      </w:r>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E10B6E" w:rsidRPr="00404429">
        <w:t>Figure</w:t>
      </w:r>
      <w:r w:rsidR="00E10B6E" w:rsidRPr="007B349C">
        <w:rPr>
          <w:lang w:val="ru-RU"/>
        </w:rPr>
        <w:t xml:space="preserve"> </w:t>
      </w:r>
      <w:r w:rsidR="00E10B6E" w:rsidRPr="00E10B6E">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668F10"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E10B6E">
        <w:rPr>
          <w:b w:val="0"/>
          <w:noProof/>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r w:rsidRPr="00404429">
        <w:rPr>
          <w:b w:val="0"/>
          <w:color w:val="auto"/>
        </w:rPr>
        <w:t>xyz</w:t>
      </w:r>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r w:rsidR="00914F6C" w:rsidRPr="008E7B47">
        <w:rPr>
          <w:color w:val="1F497D" w:themeColor="text2"/>
        </w:rPr>
        <w:t>xyz</w:t>
      </w:r>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суперячейки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34B3DA2E"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E10B6E" w:rsidRPr="009C3A65">
        <w:t>Figure</w:t>
      </w:r>
      <w:r w:rsidR="00E10B6E" w:rsidRPr="009C3A65">
        <w:rPr>
          <w:lang w:val="ru-RU"/>
        </w:rPr>
        <w:t xml:space="preserve"> </w:t>
      </w:r>
      <w:r w:rsidR="00E10B6E" w:rsidRPr="00E10B6E">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057A5123"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E10B6E">
        <w:rPr>
          <w:b w:val="0"/>
          <w:noProof/>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2859701B" w:rsidR="00613E04" w:rsidRDefault="00613E04" w:rsidP="00613E04">
      <w:pPr>
        <w:rPr>
          <w:lang w:val="ru-RU"/>
        </w:rPr>
      </w:pPr>
      <w:r>
        <w:t>i</w:t>
      </w:r>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r w:rsidRPr="008E7B47">
        <w:rPr>
          <w:color w:val="1F497D" w:themeColor="text2"/>
        </w:rPr>
        <w:t>xyz</w:t>
      </w:r>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E10B6E" w:rsidRPr="00404429">
        <w:t>Figure</w:t>
      </w:r>
      <w:r w:rsidR="00E10B6E" w:rsidRPr="007B349C">
        <w:rPr>
          <w:lang w:val="ru-RU"/>
        </w:rPr>
        <w:t xml:space="preserve"> </w:t>
      </w:r>
      <w:r w:rsidR="00E10B6E" w:rsidRPr="00E10B6E">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r w:rsidR="008E7B47" w:rsidRPr="008E7B47">
        <w:rPr>
          <w:color w:val="1F497D" w:themeColor="text2"/>
        </w:rPr>
        <w:t>xyz</w:t>
      </w:r>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т.к. она уравновешивается по теореме вириала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E10B6E"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r w:rsidRPr="007B349C">
              <w:rPr>
                <w:lang w:val="ru-RU"/>
              </w:rPr>
              <w:t>Леннард-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трехчастичный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r>
              <w:t>Power_law</w:t>
            </w:r>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r w:rsidRPr="00252685">
              <w:rPr>
                <w:i/>
              </w:rPr>
              <w:t>r</w:t>
            </w:r>
            <w:r w:rsidRPr="00252685">
              <w:rPr>
                <w:i/>
                <w:vertAlign w:val="superscript"/>
              </w:rPr>
              <w:t>n</w:t>
            </w:r>
          </w:p>
        </w:tc>
      </w:tr>
      <w:tr w:rsidR="005F53D3" w:rsidRPr="00917181"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E10B6E"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E10B6E"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ой 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E10B6E"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E10B6E"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E10B6E"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r w:rsidRPr="00C72B67">
              <w:rPr>
                <w:i/>
              </w:rPr>
              <w:t>d</w:t>
            </w:r>
            <w:r w:rsidRPr="00C72B67">
              <w:rPr>
                <w:i/>
                <w:vertAlign w:val="subscript"/>
              </w:rPr>
              <w:t>cut</w:t>
            </w:r>
            <w:r w:rsidRPr="000712A1">
              <w:rPr>
                <w:i/>
                <w:lang w:val="ru-RU"/>
              </w:rPr>
              <w:tab/>
            </w:r>
            <w:r w:rsidRPr="00C72B67">
              <w:rPr>
                <w:i/>
              </w:rPr>
              <w:t>δd</w:t>
            </w:r>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r w:rsidR="00D76344" w:rsidRPr="00C72B67">
              <w:rPr>
                <w:i/>
              </w:rPr>
              <w:t>d</w:t>
            </w:r>
            <w:r w:rsidR="00D76344" w:rsidRPr="00C72B67">
              <w:rPr>
                <w:i/>
                <w:vertAlign w:val="subscript"/>
              </w:rPr>
              <w:t>cut</w:t>
            </w:r>
            <w:r w:rsidR="00D76344" w:rsidRPr="00D76344">
              <w:rPr>
                <w:i/>
                <w:vertAlign w:val="subscript"/>
                <w:lang w:val="ru-RU"/>
              </w:rPr>
              <w:t xml:space="preserve"> </w:t>
            </w:r>
            <w:r w:rsidR="00D76344" w:rsidRPr="00D76344">
              <w:rPr>
                <w:iCs/>
                <w:lang w:val="ru-RU"/>
              </w:rPr>
              <w:t xml:space="preserve"> </w:t>
            </w:r>
            <w:r w:rsidR="005C7BD9" w:rsidRPr="00CD643A">
              <w:rPr>
                <w:iCs/>
                <w:lang w:val="ru-RU"/>
              </w:rPr>
              <w:t>&gt; 1.5</w:t>
            </w:r>
            <w:r w:rsidR="00522F55">
              <w:t>σ</w:t>
            </w:r>
            <w:r w:rsidR="00D76344" w:rsidRPr="00D76344">
              <w:rPr>
                <w:i/>
              </w:rPr>
              <w:t>a</w:t>
            </w:r>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E10B6E"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w:t>
            </w:r>
            <w:r w:rsidRPr="00C72B67">
              <w:rPr>
                <w:i/>
              </w:rPr>
              <w:t>δd</w:t>
            </w:r>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r w:rsidRPr="00C72B67">
              <w:rPr>
                <w:i/>
              </w:rPr>
              <w:t>d</w:t>
            </w:r>
            <w:r w:rsidRPr="00C72B67">
              <w:rPr>
                <w:i/>
                <w:vertAlign w:val="subscript"/>
              </w:rPr>
              <w:t>cut</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E10B6E"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E10B6E" w14:paraId="0B6A6FF0" w14:textId="77777777" w:rsidTr="00A43EE3">
        <w:tc>
          <w:tcPr>
            <w:tcW w:w="2689" w:type="dxa"/>
          </w:tcPr>
          <w:p w14:paraId="6F0AC1E7" w14:textId="77777777" w:rsidR="000712A1" w:rsidRPr="00FF0FCC" w:rsidRDefault="000712A1" w:rsidP="000712A1">
            <w:pPr>
              <w:ind w:firstLine="0"/>
              <w:jc w:val="center"/>
            </w:pPr>
            <w:r>
              <w:t>Soft_Coulomb</w:t>
            </w:r>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E10B6E"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E10B6E"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E10B6E"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r>
        <w:t>real</w:t>
      </w:r>
      <w:r w:rsidRPr="00FF0FCC">
        <w:rPr>
          <w:lang w:val="ru-RU"/>
        </w:rPr>
        <w:t>(8)</w:t>
      </w:r>
      <w:r>
        <w:rPr>
          <w:lang w:val="ru-RU"/>
        </w:rPr>
        <w:t xml:space="preserve">: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r w:rsidRPr="00C72B67">
        <w:rPr>
          <w:i/>
        </w:rPr>
        <w:t>d</w:t>
      </w:r>
      <w:r w:rsidRPr="00C72B67">
        <w:rPr>
          <w:i/>
          <w:vertAlign w:val="subscript"/>
        </w:rPr>
        <w:t>cut</w:t>
      </w:r>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Normalized_CDF</w:t>
      </w:r>
      <w:bookmarkEnd w:id="29"/>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r w:rsidRPr="00FD24A7">
        <w:rPr>
          <w:color w:val="1F497D" w:themeColor="text2"/>
          <w:lang w:val="ru-RU"/>
        </w:rPr>
        <w:t>Normalized_CDF</w:t>
      </w:r>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r w:rsidRPr="00FD24A7">
        <w:rPr>
          <w:color w:val="1F497D" w:themeColor="text2"/>
          <w:lang w:val="ru-RU"/>
        </w:rPr>
        <w:t>Optical_data_[</w:t>
      </w:r>
      <w:r w:rsidRPr="00FD24A7">
        <w:rPr>
          <w:i/>
          <w:color w:val="1F497D" w:themeColor="text2"/>
        </w:rPr>
        <w:t>shell</w:t>
      </w:r>
      <w:r w:rsidRPr="00FD24A7">
        <w:rPr>
          <w:color w:val="1F497D" w:themeColor="text2"/>
          <w:lang w:val="ru-RU"/>
        </w:rPr>
        <w:t>].dat</w:t>
      </w:r>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r w:rsidRPr="00FD24A7">
        <w:rPr>
          <w:color w:val="1F497D" w:themeColor="text2"/>
          <w:lang w:val="ru-RU"/>
        </w:rPr>
        <w:t>Fifted_CDF_coefficients_[</w:t>
      </w:r>
      <w:r w:rsidRPr="00FD24A7">
        <w:rPr>
          <w:i/>
          <w:color w:val="1F497D" w:themeColor="text2"/>
        </w:rPr>
        <w:t>shell</w:t>
      </w:r>
      <w:r w:rsidRPr="00FD24A7">
        <w:rPr>
          <w:color w:val="1F497D" w:themeColor="text2"/>
          <w:lang w:val="ru-RU"/>
        </w:rPr>
        <w:t xml:space="preserve">].dat.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Optical_data_[</w:t>
      </w:r>
      <w:r w:rsidRPr="00FD24A7">
        <w:rPr>
          <w:i/>
        </w:rPr>
        <w:t>shell</w:t>
      </w:r>
      <w:r w:rsidRPr="00FD24A7">
        <w:rPr>
          <w:i/>
          <w:lang w:val="ru-RU"/>
        </w:rPr>
        <w:t xml:space="preserve">].dat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Fifted_CDF_coefficients_[</w:t>
      </w:r>
      <w:r w:rsidRPr="00FD24A7">
        <w:rPr>
          <w:i/>
        </w:rPr>
        <w:t>shell</w:t>
      </w:r>
      <w:r w:rsidRPr="00FD24A7">
        <w:rPr>
          <w:i/>
          <w:lang w:val="ru-RU"/>
        </w:rPr>
        <w:t>].da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Слеттера),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r w:rsidRPr="00FD24A7">
        <w:rPr>
          <w:lang w:val="ru-RU"/>
        </w:rPr>
        <w:lastRenderedPageBreak/>
        <w:t xml:space="preserve">Т.о.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r w:rsidRPr="008C325E">
        <w:rPr>
          <w:color w:val="1F497D" w:themeColor="text2"/>
          <w:lang w:val="ru-RU"/>
        </w:rPr>
        <w:t>Normalized_CDF</w:t>
      </w:r>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r w:rsidRPr="008C325E">
        <w:rPr>
          <w:color w:val="1F497D" w:themeColor="text2"/>
          <w:lang w:val="ru-RU"/>
        </w:rPr>
        <w:t>Fifted_CDF_coefficients_[</w:t>
      </w:r>
      <w:r w:rsidRPr="008C325E">
        <w:rPr>
          <w:i/>
          <w:color w:val="1F497D" w:themeColor="text2"/>
        </w:rPr>
        <w:t>shell</w:t>
      </w:r>
      <w:r w:rsidRPr="008C325E">
        <w:rPr>
          <w:color w:val="1F497D" w:themeColor="text2"/>
          <w:lang w:val="ru-RU"/>
        </w:rPr>
        <w:t>].dat</w:t>
      </w:r>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t>Gamma</w:t>
      </w:r>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r w:rsidR="009136EB" w:rsidRPr="009136EB">
        <w:t>dat</w:t>
      </w:r>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r w:rsidRPr="00FD24A7">
        <w:rPr>
          <w:color w:val="1F497D" w:themeColor="text2"/>
        </w:rPr>
        <w:t>Fifted</w:t>
      </w:r>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r w:rsidRPr="00FD24A7">
        <w:rPr>
          <w:color w:val="1F497D" w:themeColor="text2"/>
        </w:rPr>
        <w:t>dat</w:t>
      </w:r>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r w:rsidRPr="009136EB">
        <w:rPr>
          <w:lang w:val="ru-RU"/>
        </w:rPr>
        <w:t>Ion_cross_sections</w:t>
      </w:r>
      <w:bookmarkEnd w:id="31"/>
    </w:p>
    <w:p w14:paraId="53D256A6" w14:textId="4AB065EF" w:rsidR="00980748" w:rsidRDefault="00F7190A" w:rsidP="00980748">
      <w:pPr>
        <w:rPr>
          <w:lang w:val="ru-RU"/>
        </w:rPr>
      </w:pPr>
      <w:r w:rsidRPr="00980748">
        <w:rPr>
          <w:lang w:val="ru-RU"/>
        </w:rPr>
        <w:t xml:space="preserve">Аналогично, </w:t>
      </w:r>
      <w:r w:rsidR="009136EB" w:rsidRPr="00980748">
        <w:rPr>
          <w:color w:val="1F497D" w:themeColor="text2"/>
          <w:lang w:val="ru-RU"/>
        </w:rPr>
        <w:t>Ion_cross_sections</w:t>
      </w:r>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r w:rsidR="00EC212D" w:rsidRPr="008B10AF">
        <w:t>Makefile</w:t>
      </w:r>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 xml:space="preserve">ifort.exe -c /F9999999999 /fpp /Qopenmp /D OMP_inside /Qmkl=parallel  /Ot /O3 /Qvec-report1 /Qipo /real-size:64 </w:t>
      </w:r>
    </w:p>
    <w:p w14:paraId="40912F1E" w14:textId="3CCD650D" w:rsidR="0023575C" w:rsidRDefault="0023575C" w:rsidP="0023575C">
      <w:r>
        <w:t xml:space="preserve">Linux: </w:t>
      </w:r>
      <w:r w:rsidRPr="0023575C">
        <w:t>ifort</w:t>
      </w:r>
      <w:r>
        <w:t xml:space="preserve"> </w:t>
      </w:r>
      <w:r w:rsidRPr="0023575C">
        <w:t>-c</w:t>
      </w:r>
      <w:r>
        <w:t xml:space="preserve"> -openmp -mkl=parallel</w:t>
      </w:r>
      <w:r w:rsidRPr="0023575C">
        <w:t xml:space="preserve"> -O5 -fpp -vec-report0 -ipo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t>Заметка</w:t>
      </w:r>
      <w:r w:rsidRPr="00917181">
        <w:rPr>
          <w:i/>
          <w:iCs/>
          <w:lang w:val="ru-RU"/>
        </w:rPr>
        <w:t>:</w:t>
      </w:r>
      <w:r w:rsidRPr="00917181">
        <w:rPr>
          <w:lang w:val="ru-RU"/>
        </w:rPr>
        <w:t xml:space="preserve"> </w:t>
      </w:r>
      <w:r w:rsidRPr="005D4E9E">
        <w:rPr>
          <w:i/>
          <w:iCs/>
          <w:lang w:val="ru-RU"/>
        </w:rPr>
        <w:t>При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r w:rsidRPr="00406041">
        <w:rPr>
          <w:lang w:val="en-GB"/>
        </w:rPr>
        <w:t xml:space="preserve">warning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r w:rsidR="00802227">
        <w:t>o</w:t>
      </w:r>
      <w:r>
        <w:t>neAPI</w:t>
      </w:r>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r w:rsidRPr="00DA777A">
        <w:t>oneAPI</w:t>
      </w:r>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r w:rsidRPr="00DA777A">
        <w:rPr>
          <w:lang w:val="ru-RU"/>
        </w:rPr>
        <w:t>oneAPI HPC Toolkit</w:t>
      </w:r>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lastRenderedPageBreak/>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r>
        <w:t>fortran</w:t>
      </w:r>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r w:rsidR="00802227">
        <w:t>oneAPI</w:t>
      </w:r>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Intel oneAPI command prompt for Intel 64 for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r w:rsidR="00A22572">
        <w:t>oneAPI</w:t>
      </w:r>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r w:rsidR="004A179D">
        <w:t>db</w:t>
      </w:r>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gt;Consol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Source_files в проект. Для этого в VS в окошке Solution Explorer правым кликом по папке Source Files выбираем Add -&gt; Existing Item,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название_проекта].vfproj</w:t>
      </w:r>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Pages.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lastRenderedPageBreak/>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Qparallel)</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Interprocedural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fpp)</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Qopenmp)</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OMP_inside</w:t>
      </w:r>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r w:rsidRPr="00D00697">
        <w:t>Зависимости и библиотеки</w:t>
      </w:r>
      <w:bookmarkEnd w:id="40"/>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r w:rsidRPr="00D00697">
        <w:t>Gnuplot</w:t>
      </w:r>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r w:rsidRPr="00D00697">
        <w:t>GnuPlot</w:t>
      </w:r>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r w:rsidRPr="00D00697">
        <w:t>gnuplot</w:t>
      </w:r>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r w:rsidRPr="00D00697">
        <w:rPr>
          <w:b/>
          <w:lang w:val="ru-RU"/>
        </w:rPr>
        <w:t>Path</w:t>
      </w:r>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r w:rsidRPr="00D00697">
        <w:t>GnuPlot</w:t>
      </w:r>
      <w:r w:rsidRPr="00D00697">
        <w:rPr>
          <w:lang w:val="ru-RU"/>
        </w:rPr>
        <w:t xml:space="preserve"> после точки с запятой, например, </w:t>
      </w:r>
      <w:r w:rsidRPr="00D00697">
        <w:rPr>
          <w:b/>
          <w:lang w:val="ru-RU"/>
        </w:rPr>
        <w:t>C:\Program Files\gnuplot\bin</w:t>
      </w:r>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lastRenderedPageBreak/>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r w:rsidRPr="00D00697">
        <w:t>GnuPlot</w:t>
      </w:r>
      <w:r w:rsidRPr="00D00697">
        <w:rPr>
          <w:lang w:val="ru-RU"/>
        </w:rPr>
        <w:t xml:space="preserve"> в новом пустом поле (например,</w:t>
      </w:r>
      <w:r w:rsidRPr="00D00697">
        <w:rPr>
          <w:b/>
          <w:lang w:val="ru-RU"/>
        </w:rPr>
        <w:t xml:space="preserve"> C:\Program Files\gnuplot\bin</w:t>
      </w:r>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r w:rsidRPr="008C5568">
        <w:rPr>
          <w:lang w:val="ru-RU"/>
        </w:rPr>
        <w:t>Math Kernel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r>
        <w:t>db</w:t>
      </w:r>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23329A34" w:rsidR="00F23289" w:rsidRDefault="00F23289" w:rsidP="00F87CE8">
      <w:pPr>
        <w:pStyle w:val="Caption"/>
      </w:pPr>
      <w:bookmarkStart w:id="43" w:name="_Ref523064580"/>
      <w:r>
        <w:t xml:space="preserve">Figure </w:t>
      </w:r>
      <w:r>
        <w:fldChar w:fldCharType="begin"/>
      </w:r>
      <w:r>
        <w:instrText xml:space="preserve"> SEQ Figure \* ARABIC </w:instrText>
      </w:r>
      <w:r>
        <w:fldChar w:fldCharType="separate"/>
      </w:r>
      <w:r w:rsidR="00E10B6E">
        <w:rPr>
          <w:noProof/>
        </w:rPr>
        <w:t>5</w:t>
      </w:r>
      <w:r>
        <w:rPr>
          <w:noProof/>
        </w:rPr>
        <w:fldChar w:fldCharType="end"/>
      </w:r>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нанокластер)</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r w:rsidRPr="00681DF4">
        <w:rPr>
          <w:lang w:val="ru-RU"/>
        </w:rPr>
        <w:t>Eckart</w:t>
      </w:r>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917181" w:rsidRDefault="00681DF4" w:rsidP="00F87CE8">
      <w:pPr>
        <w:rPr>
          <w:lang w:val="ru-RU"/>
        </w:rPr>
      </w:pPr>
      <w:r w:rsidRPr="00917181">
        <w:rPr>
          <w:lang w:val="ru-RU"/>
        </w:rPr>
        <w:t>18</w:t>
      </w:r>
      <w:r w:rsidR="0029436B" w:rsidRPr="00917181">
        <w:rPr>
          <w:lang w:val="ru-RU"/>
        </w:rPr>
        <w:t xml:space="preserve">) </w:t>
      </w:r>
      <w:r w:rsidR="0029436B" w:rsidRPr="0032497A">
        <w:rPr>
          <w:lang w:val="ru-RU"/>
        </w:rPr>
        <w:t>Тип</w:t>
      </w:r>
      <w:r w:rsidR="0029436B" w:rsidRPr="00917181">
        <w:rPr>
          <w:lang w:val="ru-RU"/>
        </w:rPr>
        <w:t xml:space="preserve"> </w:t>
      </w:r>
      <w:r w:rsidR="0029436B" w:rsidRPr="0032497A">
        <w:rPr>
          <w:lang w:val="ru-RU"/>
        </w:rPr>
        <w:t>налетающей</w:t>
      </w:r>
      <w:r w:rsidR="0029436B" w:rsidRPr="00917181">
        <w:rPr>
          <w:lang w:val="ru-RU"/>
        </w:rPr>
        <w:t xml:space="preserve"> </w:t>
      </w:r>
      <w:r w:rsidR="0029436B" w:rsidRPr="0032497A">
        <w:rPr>
          <w:lang w:val="ru-RU"/>
        </w:rPr>
        <w:t>частицы</w:t>
      </w:r>
      <w:r w:rsidR="0029436B" w:rsidRPr="00917181">
        <w:rPr>
          <w:lang w:val="ru-RU"/>
        </w:rPr>
        <w:t>: 0=</w:t>
      </w:r>
      <w:r w:rsidR="0029436B" w:rsidRPr="0032497A">
        <w:t>photon</w:t>
      </w:r>
      <w:r w:rsidR="0029436B" w:rsidRPr="00917181">
        <w:rPr>
          <w:lang w:val="ru-RU"/>
        </w:rPr>
        <w:t>, 1=</w:t>
      </w:r>
      <w:r w:rsidR="0029436B" w:rsidRPr="0032497A">
        <w:t>electron</w:t>
      </w:r>
      <w:r w:rsidR="0029436B" w:rsidRPr="00917181">
        <w:rPr>
          <w:lang w:val="ru-RU"/>
        </w:rPr>
        <w:t>, 2=</w:t>
      </w:r>
      <w:r w:rsidR="0029436B" w:rsidRPr="0032497A">
        <w:t>positron</w:t>
      </w:r>
      <w:r w:rsidR="0029436B" w:rsidRPr="00917181">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917181">
        <w:rPr>
          <w:lang w:val="ru-RU"/>
        </w:rPr>
        <w:t>24</w:t>
      </w:r>
      <w:r w:rsidR="007C3E2E" w:rsidRPr="00917181">
        <w:rPr>
          <w:lang w:val="ru-RU"/>
        </w:rPr>
        <w:t xml:space="preserve">) </w:t>
      </w:r>
      <w:r w:rsidR="007C3E2E" w:rsidRPr="0017370A">
        <w:rPr>
          <w:lang w:val="ru-RU"/>
        </w:rPr>
        <w:t>Время</w:t>
      </w:r>
      <w:r w:rsidR="007C3E2E" w:rsidRPr="00917181">
        <w:rPr>
          <w:lang w:val="ru-RU"/>
        </w:rPr>
        <w:t xml:space="preserve"> </w:t>
      </w:r>
      <w:r w:rsidR="007C3E2E" w:rsidRPr="0017370A">
        <w:rPr>
          <w:lang w:val="ru-RU"/>
        </w:rPr>
        <w:t>прилёта</w:t>
      </w:r>
      <w:r w:rsidR="007C3E2E" w:rsidRPr="00917181">
        <w:rPr>
          <w:lang w:val="ru-RU"/>
        </w:rPr>
        <w:t xml:space="preserve"> </w:t>
      </w:r>
      <w:r w:rsidR="007C3E2E" w:rsidRPr="0017370A">
        <w:rPr>
          <w:lang w:val="ru-RU"/>
        </w:rPr>
        <w:t>частицы</w:t>
      </w:r>
      <w:r w:rsidR="0029436B" w:rsidRPr="00917181">
        <w:rPr>
          <w:lang w:val="ru-RU"/>
        </w:rPr>
        <w:t xml:space="preserve"> </w:t>
      </w:r>
      <w:r w:rsidR="0029436B" w:rsidRPr="0032497A">
        <w:rPr>
          <w:lang w:val="ru-RU"/>
        </w:rPr>
        <w:t>в</w:t>
      </w:r>
      <w:r w:rsidR="0029436B" w:rsidRPr="00917181">
        <w:rPr>
          <w:lang w:val="ru-RU"/>
        </w:rPr>
        <w:t xml:space="preserve"> [</w:t>
      </w:r>
      <w:r w:rsidR="0029436B" w:rsidRPr="0032497A">
        <w:t>fs</w:t>
      </w:r>
      <w:r w:rsidR="0029436B" w:rsidRPr="00917181">
        <w:rPr>
          <w:lang w:val="ru-RU"/>
        </w:rPr>
        <w:t xml:space="preserve">] </w:t>
      </w:r>
      <w:r w:rsidR="0029436B" w:rsidRPr="0032497A">
        <w:t>arrival</w:t>
      </w:r>
      <w:r w:rsidR="0029436B" w:rsidRPr="00917181">
        <w:rPr>
          <w:lang w:val="ru-RU"/>
        </w:rPr>
        <w:t xml:space="preserve"> </w:t>
      </w:r>
      <w:r w:rsidR="0029436B" w:rsidRPr="0032497A">
        <w:t>time</w:t>
      </w:r>
      <w:r w:rsidR="0029436B" w:rsidRPr="00917181">
        <w:rPr>
          <w:lang w:val="ru-RU"/>
        </w:rPr>
        <w:t xml:space="preserve"> </w:t>
      </w:r>
      <w:r w:rsidR="0029436B" w:rsidRPr="0032497A">
        <w:t>of</w:t>
      </w:r>
      <w:r w:rsidR="0029436B" w:rsidRPr="00917181">
        <w:rPr>
          <w:lang w:val="ru-RU"/>
        </w:rPr>
        <w:t xml:space="preserve"> </w:t>
      </w:r>
      <w:r w:rsidR="0029436B" w:rsidRPr="0032497A">
        <w:t>the</w:t>
      </w:r>
      <w:r w:rsidR="0029436B" w:rsidRPr="00917181">
        <w:rPr>
          <w:lang w:val="ru-RU"/>
        </w:rPr>
        <w:t xml:space="preserve"> </w:t>
      </w:r>
      <w:r w:rsidR="00EC212D" w:rsidRPr="0032497A">
        <w:t>incoming</w:t>
      </w:r>
      <w:r w:rsidR="0029436B" w:rsidRPr="00917181">
        <w:rPr>
          <w:lang w:val="ru-RU"/>
        </w:rPr>
        <w:t xml:space="preserve"> </w:t>
      </w:r>
      <w:r w:rsidR="0029436B" w:rsidRPr="0032497A">
        <w:t>particle</w:t>
      </w:r>
      <w:r w:rsidR="0029436B" w:rsidRPr="00917181">
        <w:rPr>
          <w:lang w:val="ru-RU"/>
        </w:rPr>
        <w:t xml:space="preserve"> / </w:t>
      </w:r>
      <w:r w:rsidR="0029436B" w:rsidRPr="0032497A">
        <w:t>center</w:t>
      </w:r>
      <w:r w:rsidR="0029436B" w:rsidRPr="00917181">
        <w:rPr>
          <w:lang w:val="ru-RU"/>
        </w:rPr>
        <w:t xml:space="preserve"> </w:t>
      </w:r>
      <w:r w:rsidR="0029436B" w:rsidRPr="0032497A">
        <w:t>of</w:t>
      </w:r>
      <w:r w:rsidR="0029436B" w:rsidRPr="00917181">
        <w:rPr>
          <w:lang w:val="ru-RU"/>
        </w:rPr>
        <w:t xml:space="preserve"> </w:t>
      </w:r>
      <w:r w:rsidR="0029436B" w:rsidRPr="0032497A">
        <w:t>the</w:t>
      </w:r>
      <w:r w:rsidR="0029436B" w:rsidRPr="00917181">
        <w:rPr>
          <w:lang w:val="ru-RU"/>
        </w:rPr>
        <w:t xml:space="preserve"> </w:t>
      </w:r>
      <w:r w:rsidR="0029436B" w:rsidRPr="0032497A">
        <w:t>pulse</w:t>
      </w:r>
      <w:r w:rsidR="00E66FA4" w:rsidRPr="00917181">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43A7D1EF"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E10B6E">
        <w:t>Figure</w:t>
      </w:r>
      <w:r w:rsidR="00E10B6E" w:rsidRPr="00E10B6E">
        <w:rPr>
          <w:lang w:val="ru-RU"/>
        </w:rPr>
        <w:t xml:space="preserve"> </w:t>
      </w:r>
      <w:r w:rsidR="00E10B6E" w:rsidRPr="00E10B6E">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r w:rsidRPr="00CB3AA2">
        <w:t xml:space="preserve">Входные данные: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4058AF4E" w:rsidR="00E33D50" w:rsidRDefault="00E33D50" w:rsidP="00F87CE8">
      <w:pPr>
        <w:pStyle w:val="Caption"/>
      </w:pPr>
      <w:bookmarkStart w:id="45" w:name="_Ref523073450"/>
      <w:r>
        <w:t>Figure</w:t>
      </w:r>
      <w:r w:rsidRPr="00356DB0">
        <w:t xml:space="preserve"> </w:t>
      </w:r>
      <w:r>
        <w:fldChar w:fldCharType="begin"/>
      </w:r>
      <w:r>
        <w:instrText xml:space="preserve"> SEQ Figure \* ARABIC </w:instrText>
      </w:r>
      <w:r>
        <w:fldChar w:fldCharType="separate"/>
      </w:r>
      <w:r w:rsidR="00E10B6E">
        <w:rPr>
          <w:noProof/>
        </w:rPr>
        <w:t>6</w:t>
      </w:r>
      <w:r>
        <w:rPr>
          <w:noProof/>
        </w:rPr>
        <w:fldChar w:fldCharType="end"/>
      </w:r>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integer)</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integer)</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Например, мы хотим указать, чтобы расчет начинался с момента времени -100 фс с шагом 1 фс, потом с 0 фс (момент прилета БТИ)</w:t>
      </w:r>
      <w:r w:rsidR="00547BF7">
        <w:rPr>
          <w:lang w:val="ru-RU"/>
        </w:rPr>
        <w:t xml:space="preserve"> мы уменьшим шаг до 0.1</w:t>
      </w:r>
      <w:r w:rsidR="00CF795A">
        <w:rPr>
          <w:lang w:val="ru-RU"/>
        </w:rPr>
        <w:t xml:space="preserve"> фс, а после обмена энергией и небольшого остывания в 50</w:t>
      </w:r>
      <w:r w:rsidR="00547BF7">
        <w:rPr>
          <w:lang w:val="ru-RU"/>
        </w:rPr>
        <w:t>0 фс, снова увеличим до 1 фс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В файле должна быть представлена как минимум одна колонка. Первая колонка задаёт сетку по времени, как часто выводить данные (фс). Вторая колонка (опциональна) может задавать, как менять шаг по времени в МД (фс)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фс, а расчет будет вестись с шагом 0.01 фс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фс</w:t>
      </w:r>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с шагом 0.1 фс до момента</w:t>
      </w:r>
      <w:r>
        <w:rPr>
          <w:lang w:val="ru-RU"/>
        </w:rPr>
        <w:t xml:space="preserve"> 1 фс, и дальше с шагом 1 фс</w:t>
      </w:r>
      <w:r w:rsidR="0007059A">
        <w:rPr>
          <w:lang w:val="ru-RU"/>
        </w:rPr>
        <w:t xml:space="preserve"> до 10 фс</w:t>
      </w:r>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48D7CA38" w14:textId="77777777" w:rsidR="00B40585" w:rsidRPr="00B40585" w:rsidRDefault="00B40585" w:rsidP="00C831AC">
      <w:pPr>
        <w:pStyle w:val="ListParagraph"/>
        <w:numPr>
          <w:ilvl w:val="0"/>
          <w:numId w:val="1"/>
        </w:numPr>
        <w:rPr>
          <w:lang w:val="ru-RU"/>
        </w:rPr>
      </w:pPr>
      <w:r w:rsidRPr="00B40585">
        <w:rPr>
          <w:lang w:val="ru-RU"/>
        </w:rPr>
        <w:t>Модель Черенковского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Модель для сечения фотоионизации: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r w:rsidRPr="007D51FF">
        <w:rPr>
          <w:lang w:val="ru-RU"/>
        </w:rPr>
        <w:t xml:space="preserve">Томсоновское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Померанчука</w:t>
      </w:r>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Barkas; 1=Bohr; 2=Nikolaev-Dmitriev; 3=Schiwietz-Grande, 4=fixed Zeff, 5=charge exchang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Китагавы</w:t>
      </w:r>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excluded, 1=</w:t>
      </w:r>
      <w:r w:rsidRPr="00273E92">
        <w:rPr>
          <w:lang w:val="ru-RU"/>
        </w:rPr>
        <w:t xml:space="preserve"> Heitler</w:t>
      </w:r>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Учитывать ли плазмонный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энергии. Шаг по энергии задается </w:t>
      </w:r>
      <w:r>
        <w:t>n</w:t>
      </w:r>
      <w:r>
        <w:rPr>
          <w:lang w:val="ru-RU"/>
        </w:rPr>
        <w:t xml:space="preserve"> следующим образом: </w:t>
      </w:r>
      <w:r w:rsidRPr="00AA30E0">
        <w:rPr>
          <w:lang w:val="ru-RU"/>
        </w:rPr>
        <w:t>dE = max((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импульсу. Шаг по импульсу задается </w:t>
      </w:r>
      <w:r>
        <w:t>n</w:t>
      </w:r>
      <w:r>
        <w:rPr>
          <w:lang w:val="ru-RU"/>
        </w:rPr>
        <w:t xml:space="preserve"> следующим образом: </w:t>
      </w:r>
      <w:r w:rsidRPr="00AA30E0">
        <w:t>dQ</w:t>
      </w:r>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Оже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r w:rsidRPr="007D51FF">
        <w:rPr>
          <w:lang w:val="ru-RU"/>
        </w:rPr>
        <w:t>Излучательный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logical: T=true, F=false)</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6E192824"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E10B6E">
        <w:rPr>
          <w:noProof/>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E10B6E" w14:paraId="2588E15F" w14:textId="77777777" w:rsidTr="00F41410">
        <w:tc>
          <w:tcPr>
            <w:tcW w:w="1843" w:type="dxa"/>
            <w:vAlign w:val="center"/>
          </w:tcPr>
          <w:p w14:paraId="12322798" w14:textId="77777777" w:rsidR="005B2869" w:rsidRPr="00BF273C" w:rsidRDefault="005B2869" w:rsidP="000C0A53">
            <w:pPr>
              <w:ind w:firstLine="0"/>
              <w:jc w:val="center"/>
            </w:pPr>
            <w:r w:rsidRPr="00B71813">
              <w:t>print_each_step</w:t>
            </w:r>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E10B6E"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E10B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E10B6E" w14:paraId="7CAFF806" w14:textId="77777777" w:rsidTr="00F41410">
        <w:tc>
          <w:tcPr>
            <w:tcW w:w="1843" w:type="dxa"/>
            <w:vAlign w:val="center"/>
          </w:tcPr>
          <w:p w14:paraId="260213B7" w14:textId="77777777" w:rsidR="005B2869" w:rsidRPr="00BF273C" w:rsidRDefault="005B2869" w:rsidP="000C0A53">
            <w:pPr>
              <w:ind w:firstLine="0"/>
              <w:jc w:val="center"/>
            </w:pPr>
            <w:r>
              <w:t>print_theta</w:t>
            </w:r>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E10B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E10B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E10B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E10B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10B6E"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10B6E"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10B6E"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E10B6E"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E10B6E"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10B6E"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10B6E"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E10B6E"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10B6E"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r w:rsidRPr="00BF273C">
              <w:t>RLTheta</w:t>
            </w:r>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E10B6E"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10B6E"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10B6E"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10B6E"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r w:rsidRPr="00BF273C">
              <w:t>RPhis</w:t>
            </w:r>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10B6E"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r w:rsidRPr="00BF273C">
              <w:t>RThetas</w:t>
            </w:r>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E10B6E"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r>
              <w:rPr>
                <w:lang w:val="ru-RU"/>
              </w:rPr>
              <w:t>hetaPhis</w:t>
            </w:r>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E10B6E" w14:paraId="3B997B31" w14:textId="77777777" w:rsidTr="00F41410">
        <w:tc>
          <w:tcPr>
            <w:tcW w:w="1843" w:type="dxa"/>
            <w:vAlign w:val="center"/>
          </w:tcPr>
          <w:p w14:paraId="40560A81" w14:textId="28EC18BE" w:rsidR="00A82483" w:rsidRDefault="00A82483" w:rsidP="000C0A53">
            <w:pPr>
              <w:ind w:firstLine="0"/>
              <w:jc w:val="center"/>
            </w:pPr>
            <w:r w:rsidRPr="00A82483">
              <w:t>numeric_force</w:t>
            </w:r>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E10B6E"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когезии при изменении объема ячейки, без динамического МД расчета</w:t>
            </w:r>
          </w:p>
        </w:tc>
      </w:tr>
      <w:tr w:rsidR="00A61DC2" w:rsidRPr="00E10B6E"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r w:rsidR="00E20AAB" w:rsidRPr="005C7890">
              <w:rPr>
                <w:lang w:val="ru-RU"/>
              </w:rPr>
              <w:t>]</w:t>
            </w:r>
            <w:r w:rsidR="00E20AAB" w:rsidRPr="00A61DC2">
              <w:rPr>
                <w:i/>
                <w:iCs/>
                <w:vertAlign w:val="superscript"/>
                <w:lang w:val="ru-RU"/>
              </w:rPr>
              <w:t>N</w:t>
            </w:r>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E10B6E" w14:paraId="7ABC3C57" w14:textId="77777777" w:rsidTr="00F41410">
        <w:tc>
          <w:tcPr>
            <w:tcW w:w="1843" w:type="dxa"/>
            <w:vAlign w:val="center"/>
          </w:tcPr>
          <w:p w14:paraId="4E2CAE57" w14:textId="77777777" w:rsidR="005B2869" w:rsidRDefault="005B2869" w:rsidP="000C0A53">
            <w:pPr>
              <w:ind w:firstLine="0"/>
              <w:jc w:val="center"/>
            </w:pPr>
            <w:r w:rsidRPr="0038458F">
              <w:t>print_XYZ</w:t>
            </w:r>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E10B6E"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r w:rsidRPr="0038458F">
              <w:rPr>
                <w:lang w:val="ru-RU"/>
              </w:rPr>
              <w:t>print_V_XYZ</w:t>
            </w:r>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E10B6E"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r w:rsidRPr="002438BB">
              <w:rPr>
                <w:lang w:val="ru-RU"/>
              </w:rPr>
              <w:t>print_MC_MD_energy</w:t>
            </w:r>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E10B6E"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r w:rsidRPr="003C2A42">
              <w:rPr>
                <w:lang w:val="ru-RU"/>
              </w:rPr>
              <w:lastRenderedPageBreak/>
              <w:t>print_LAMMPS</w:t>
            </w:r>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r w:rsidRPr="003C2A42">
        <w:rPr>
          <w:lang w:val="ru-RU"/>
        </w:rPr>
        <w:t>print_LAMMPS</w:t>
      </w:r>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r>
        <w:rPr>
          <w:lang w:val="ru-RU"/>
        </w:rPr>
        <w:t xml:space="preserve">real, </w:t>
      </w:r>
      <w:r w:rsidRPr="003C2A42">
        <w:t>metal</w:t>
      </w:r>
      <w:r w:rsidRPr="003C2A42">
        <w:rPr>
          <w:lang w:val="ru-RU"/>
        </w:rPr>
        <w:t xml:space="preserve">, </w:t>
      </w:r>
      <w:r w:rsidRPr="003C2A42">
        <w:t>lj</w:t>
      </w:r>
      <w:r>
        <w:rPr>
          <w:lang w:val="ru-RU"/>
        </w:rPr>
        <w:t xml:space="preserve">, </w:t>
      </w:r>
      <w:r>
        <w:t>si</w:t>
      </w:r>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nano.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Energy  ! To print specta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Start grid, End grid, Step coeff</w:t>
      </w:r>
    </w:p>
    <w:p w14:paraId="73F4C354" w14:textId="77777777" w:rsidR="00AA5F86" w:rsidRPr="00AA5F86" w:rsidRDefault="00AA5F86" w:rsidP="00DD268D">
      <w:pPr>
        <w:spacing w:after="0" w:line="240" w:lineRule="auto"/>
        <w:ind w:left="284" w:firstLine="0"/>
      </w:pPr>
      <w:r w:rsidRPr="00AA5F86">
        <w:t>Spectra_Z   ! To print specta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1.0d3   1.0d3  1.0d3           ! Start grid, End grid, Step coeff</w:t>
      </w:r>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2E8C011C"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E10B6E">
        <w:t>Figure</w:t>
      </w:r>
      <w:r w:rsidR="00E10B6E" w:rsidRPr="00E10B6E">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r w:rsidR="005E4D02">
        <w:t>Co</w:t>
      </w:r>
      <w:r w:rsidRPr="00CB3AA2">
        <w:t>munication</w:t>
      </w:r>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r w:rsidRPr="00240CCE">
        <w:rPr>
          <w:color w:val="1F497D" w:themeColor="text2"/>
        </w:rPr>
        <w:t>Com</w:t>
      </w:r>
      <w:r w:rsidR="005058A2" w:rsidRPr="00240CCE">
        <w:rPr>
          <w:color w:val="1F497D" w:themeColor="text2"/>
        </w:rPr>
        <w:t>unication</w:t>
      </w:r>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917181"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задать полное время расчет, в фс.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фс, независимо от того, что изначально было указано во входном файле</w:t>
            </w:r>
          </w:p>
        </w:tc>
      </w:tr>
      <w:tr w:rsidR="005546C9" w:rsidRPr="00917181"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по времени, в фс</w:t>
            </w:r>
          </w:p>
        </w:tc>
      </w:tr>
      <w:tr w:rsidR="005546C9" w:rsidRPr="00917181"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фс</w:t>
            </w:r>
          </w:p>
        </w:tc>
      </w:tr>
      <w:tr w:rsidR="005546C9" w:rsidRPr="00917181"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r w:rsidRPr="00CB3AA2">
        <w:t>Выходные данные</w:t>
      </w:r>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r w:rsidRPr="006729C9">
        <w:rPr>
          <w:color w:val="1F497D" w:themeColor="text2"/>
        </w:rPr>
        <w:t>Com</w:t>
      </w:r>
      <w:r w:rsidR="00E32689" w:rsidRPr="006729C9">
        <w:rPr>
          <w:color w:val="1F497D" w:themeColor="text2"/>
        </w:rPr>
        <w:t>unication</w:t>
      </w:r>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r w:rsidRPr="006729C9">
        <w:rPr>
          <w:color w:val="1F497D" w:themeColor="text2"/>
        </w:rPr>
        <w:t>Comunication</w:t>
      </w:r>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dat</w:t>
      </w:r>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r w:rsidR="005A0F05">
        <w:t>etc</w:t>
      </w:r>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r w:rsidR="0063216A" w:rsidRPr="005A0F05">
        <w:t>SiO</w:t>
      </w:r>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r w:rsidR="0063216A" w:rsidRPr="005A0F05">
        <w:t>dat</w:t>
      </w:r>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r>
        <w:t>gnuplot</w:t>
      </w:r>
      <w:r w:rsidRPr="000F13E2">
        <w:rPr>
          <w:rStyle w:val="FootnoteReference"/>
        </w:rPr>
        <w:footnoteReference w:id="20"/>
      </w:r>
      <w:r>
        <w:rPr>
          <w:lang w:val="ru-RU"/>
        </w:rPr>
        <w:t xml:space="preserve">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r>
        <w:t>gnuplot</w:t>
      </w:r>
      <w:r>
        <w:rPr>
          <w:lang w:val="ru-RU"/>
        </w:rPr>
        <w:t xml:space="preserve">, и прописаны к нему пути в системе, код так же исполнит эти скрипты, которые вызовут гнуплот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r w:rsidR="00D57B86" w:rsidRPr="00D57B86">
        <w:rPr>
          <w:color w:val="1F497D" w:themeColor="text2"/>
        </w:rPr>
        <w:t>dat</w:t>
      </w:r>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гнуплот скрипт (файлы с расширениями </w:t>
      </w:r>
      <w:r w:rsidR="00113105">
        <w:t>cmd</w:t>
      </w:r>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r w:rsidR="00113105">
        <w:t>sh</w:t>
      </w:r>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гнуплот,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r>
        <w:rPr>
          <w:lang w:val="ru-RU"/>
        </w:rPr>
        <w:t>фс</w:t>
      </w:r>
      <w:r w:rsidRPr="005C7BD9">
        <w:rPr>
          <w:lang w:val="ru-RU"/>
        </w:rPr>
        <w:t xml:space="preserve">)   </w:t>
      </w:r>
      <w:r w:rsidRPr="00DE086F">
        <w:t>Nph</w:t>
      </w:r>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r w:rsidRPr="00DE086F">
        <w:t>Ee</w:t>
      </w:r>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r w:rsidRPr="00DE086F">
        <w:t>Etot</w:t>
      </w:r>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фс</w:t>
      </w:r>
    </w:p>
    <w:p w14:paraId="3C838A73" w14:textId="77777777" w:rsidR="00DE086F" w:rsidRPr="00DE086F" w:rsidRDefault="00DE086F" w:rsidP="00F87CE8">
      <w:pPr>
        <w:rPr>
          <w:lang w:val="ru-RU"/>
        </w:rPr>
      </w:pPr>
      <w:r w:rsidRPr="00DE086F">
        <w:t>Nph</w:t>
      </w:r>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r w:rsidRPr="00DE086F">
        <w:t>Ee</w:t>
      </w:r>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r w:rsidRPr="00DE086F">
        <w:t>Etot</w:t>
      </w:r>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гнуплотовские скрипты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гнуплот, созданные графики в </w:t>
      </w:r>
      <w:r w:rsidR="005B090F">
        <w:rPr>
          <w:lang w:val="ru-RU"/>
        </w:rPr>
        <w:t xml:space="preserve">указанном </w:t>
      </w:r>
      <w:r>
        <w:rPr>
          <w:lang w:val="ru-RU"/>
        </w:rPr>
        <w:t xml:space="preserve">формате будут называться: </w:t>
      </w:r>
      <w:r w:rsidRPr="005B090F">
        <w:rPr>
          <w:color w:val="1F497D" w:themeColor="text2"/>
          <w:lang w:val="ru-RU"/>
        </w:rPr>
        <w:t>OUTPUT_total_[</w:t>
      </w:r>
      <w:r w:rsidRPr="005B090F">
        <w:rPr>
          <w:i/>
          <w:color w:val="1F497D" w:themeColor="text2"/>
        </w:rPr>
        <w:t>quantity</w:t>
      </w:r>
      <w:r w:rsidRPr="005B090F">
        <w:rPr>
          <w:color w:val="1F497D" w:themeColor="text2"/>
          <w:lang w:val="ru-RU"/>
        </w:rPr>
        <w:t>]_in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r w:rsidRPr="005B090F">
        <w:t>png</w:t>
      </w:r>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above_cutoff</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r w:rsidR="0010444B" w:rsidRPr="0010444B">
        <w:rPr>
          <w:i/>
        </w:rPr>
        <w:t>E</w:t>
      </w:r>
      <w:r w:rsidR="0010444B" w:rsidRPr="0010444B">
        <w:rPr>
          <w:i/>
          <w:vertAlign w:val="subscript"/>
        </w:rPr>
        <w:t>cutoff</w:t>
      </w:r>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r w:rsidRPr="0010444B">
        <w:rPr>
          <w:i/>
        </w:rPr>
        <w:t>E</w:t>
      </w:r>
      <w:r w:rsidRPr="0010444B">
        <w:rPr>
          <w:i/>
          <w:vertAlign w:val="subscript"/>
        </w:rPr>
        <w:t>cutoff</w:t>
      </w:r>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r w:rsidR="00291A8B" w:rsidRPr="00291A8B">
        <w:rPr>
          <w:color w:val="1F497D" w:themeColor="text2"/>
        </w:rPr>
        <w:t>dat</w:t>
      </w:r>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r w:rsidR="00291A8B" w:rsidRPr="00291A8B">
        <w:rPr>
          <w:i/>
          <w:lang w:val="ru-RU"/>
        </w:rPr>
        <w:t>particle</w:t>
      </w:r>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18B2E4D5"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E10B6E">
        <w:t>Figure</w:t>
      </w:r>
      <w:r w:rsidR="00E10B6E" w:rsidRPr="004262E5">
        <w:rPr>
          <w:lang w:val="ru-RU"/>
        </w:rPr>
        <w:t xml:space="preserve"> </w:t>
      </w:r>
      <w:r w:rsidR="00E10B6E">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нечисленные значения (в частности, пустая строка). С другой стороны, </w:t>
      </w:r>
      <w:r w:rsidR="00337C14">
        <w:t>Gnuplot</w:t>
      </w:r>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7156B7"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3.05pt">
            <v:imagedata r:id="rId17" o:title="Origin"/>
          </v:shape>
        </w:pict>
      </w:r>
    </w:p>
    <w:p w14:paraId="2271E878" w14:textId="0D33F88B"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E10B6E">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1EF1DC79"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E10B6E" w:rsidRPr="005E4D02">
        <w:rPr>
          <w:lang w:val="ru-RU"/>
        </w:rPr>
        <w:t xml:space="preserve">Таблица </w:t>
      </w:r>
      <w:r w:rsidR="00E10B6E" w:rsidRPr="00E10B6E">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r w:rsidR="00955551" w:rsidRPr="00955551">
        <w:rPr>
          <w:i/>
          <w:color w:val="1F497D" w:themeColor="text2"/>
        </w:rPr>
        <w:t>ext</w:t>
      </w:r>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т.е.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r w:rsidR="005C7890" w:rsidRPr="005C7890">
        <w:rPr>
          <w:lang w:val="ru-RU"/>
        </w:rPr>
        <w:t>]</w:t>
      </w:r>
      <w:r w:rsidR="005C7890" w:rsidRPr="00A61DC2">
        <w:rPr>
          <w:i/>
          <w:iCs/>
          <w:vertAlign w:val="superscript"/>
          <w:lang w:val="ru-RU"/>
        </w:rPr>
        <w:t>N</w:t>
      </w:r>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т.е.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т.п</w:t>
      </w:r>
      <w:r w:rsidRPr="000F13E2">
        <w:rPr>
          <w:lang w:val="ru-RU"/>
        </w:rPr>
        <w:t>.</w:t>
      </w:r>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фс)</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Оже распада в зависимости от пары оболочек. Поставлена «заплатка» на такой случай – если вероятности отсутствуют, оболочки, участвующие в Оже,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Исправлен мелкий баг при вызове гнуплота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Добавлены скрипты гнуплота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r>
        <w:t>Stillenger</w:t>
      </w:r>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w:t>
      </w:r>
      <w:r w:rsidR="00A85195">
        <w:rPr>
          <w:lang w:val="ru-RU"/>
        </w:rPr>
        <w:t>н</w:t>
      </w:r>
      <w:r>
        <w:rPr>
          <w:lang w:val="ru-RU"/>
        </w:rPr>
        <w:t xml:space="preserve">ния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8B84B" w14:textId="77777777" w:rsidR="00C122C2" w:rsidRDefault="00C122C2" w:rsidP="00F87CE8">
      <w:r>
        <w:separator/>
      </w:r>
    </w:p>
  </w:endnote>
  <w:endnote w:type="continuationSeparator" w:id="0">
    <w:p w14:paraId="38D6764C" w14:textId="77777777" w:rsidR="00C122C2" w:rsidRDefault="00C122C2"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339E49" w14:textId="77777777" w:rsidR="00C122C2" w:rsidRDefault="00C122C2" w:rsidP="00F87CE8">
      <w:r>
        <w:separator/>
      </w:r>
    </w:p>
  </w:footnote>
  <w:footnote w:type="continuationSeparator" w:id="0">
    <w:p w14:paraId="2BDA02C3" w14:textId="77777777" w:rsidR="00C122C2" w:rsidRDefault="00C122C2"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7"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9"/>
  </w:num>
  <w:num w:numId="2" w16cid:durableId="303045709">
    <w:abstractNumId w:val="11"/>
  </w:num>
  <w:num w:numId="3" w16cid:durableId="1453326797">
    <w:abstractNumId w:val="21"/>
  </w:num>
  <w:num w:numId="4" w16cid:durableId="1374843841">
    <w:abstractNumId w:val="43"/>
  </w:num>
  <w:num w:numId="5" w16cid:durableId="1775903015">
    <w:abstractNumId w:val="40"/>
  </w:num>
  <w:num w:numId="6" w16cid:durableId="1439107599">
    <w:abstractNumId w:val="30"/>
  </w:num>
  <w:num w:numId="7" w16cid:durableId="306399614">
    <w:abstractNumId w:val="23"/>
  </w:num>
  <w:num w:numId="8" w16cid:durableId="1539927157">
    <w:abstractNumId w:val="16"/>
  </w:num>
  <w:num w:numId="9" w16cid:durableId="447898141">
    <w:abstractNumId w:val="8"/>
  </w:num>
  <w:num w:numId="10" w16cid:durableId="1212419442">
    <w:abstractNumId w:val="6"/>
  </w:num>
  <w:num w:numId="11" w16cid:durableId="605232067">
    <w:abstractNumId w:val="7"/>
  </w:num>
  <w:num w:numId="12" w16cid:durableId="812983304">
    <w:abstractNumId w:val="34"/>
  </w:num>
  <w:num w:numId="13" w16cid:durableId="1786581849">
    <w:abstractNumId w:val="32"/>
  </w:num>
  <w:num w:numId="14" w16cid:durableId="1335768334">
    <w:abstractNumId w:val="10"/>
  </w:num>
  <w:num w:numId="15" w16cid:durableId="65424240">
    <w:abstractNumId w:val="24"/>
  </w:num>
  <w:num w:numId="16" w16cid:durableId="1937251291">
    <w:abstractNumId w:val="12"/>
  </w:num>
  <w:num w:numId="17" w16cid:durableId="1470318779">
    <w:abstractNumId w:val="1"/>
  </w:num>
  <w:num w:numId="18" w16cid:durableId="1701275956">
    <w:abstractNumId w:val="2"/>
  </w:num>
  <w:num w:numId="19" w16cid:durableId="1785538261">
    <w:abstractNumId w:val="35"/>
  </w:num>
  <w:num w:numId="20" w16cid:durableId="2118670322">
    <w:abstractNumId w:val="28"/>
  </w:num>
  <w:num w:numId="21" w16cid:durableId="198009751">
    <w:abstractNumId w:val="27"/>
  </w:num>
  <w:num w:numId="22" w16cid:durableId="479469766">
    <w:abstractNumId w:val="36"/>
  </w:num>
  <w:num w:numId="23" w16cid:durableId="767240545">
    <w:abstractNumId w:val="37"/>
  </w:num>
  <w:num w:numId="24" w16cid:durableId="735859484">
    <w:abstractNumId w:val="42"/>
  </w:num>
  <w:num w:numId="25" w16cid:durableId="1116437979">
    <w:abstractNumId w:val="41"/>
  </w:num>
  <w:num w:numId="26" w16cid:durableId="1973244609">
    <w:abstractNumId w:val="31"/>
  </w:num>
  <w:num w:numId="27" w16cid:durableId="954826501">
    <w:abstractNumId w:val="3"/>
  </w:num>
  <w:num w:numId="28" w16cid:durableId="1018854086">
    <w:abstractNumId w:val="46"/>
  </w:num>
  <w:num w:numId="29" w16cid:durableId="315259432">
    <w:abstractNumId w:val="5"/>
  </w:num>
  <w:num w:numId="30" w16cid:durableId="400372737">
    <w:abstractNumId w:val="44"/>
  </w:num>
  <w:num w:numId="31" w16cid:durableId="845486109">
    <w:abstractNumId w:val="15"/>
  </w:num>
  <w:num w:numId="32" w16cid:durableId="2124615639">
    <w:abstractNumId w:val="17"/>
  </w:num>
  <w:num w:numId="33" w16cid:durableId="299307041">
    <w:abstractNumId w:val="4"/>
  </w:num>
  <w:num w:numId="34" w16cid:durableId="570507500">
    <w:abstractNumId w:val="47"/>
  </w:num>
  <w:num w:numId="35" w16cid:durableId="1242256336">
    <w:abstractNumId w:val="14"/>
  </w:num>
  <w:num w:numId="36" w16cid:durableId="1197498392">
    <w:abstractNumId w:val="49"/>
  </w:num>
  <w:num w:numId="37" w16cid:durableId="1214847184">
    <w:abstractNumId w:val="39"/>
  </w:num>
  <w:num w:numId="38" w16cid:durableId="901525386">
    <w:abstractNumId w:val="29"/>
  </w:num>
  <w:num w:numId="39" w16cid:durableId="139347053">
    <w:abstractNumId w:val="33"/>
  </w:num>
  <w:num w:numId="40" w16cid:durableId="366877808">
    <w:abstractNumId w:val="45"/>
  </w:num>
  <w:num w:numId="41" w16cid:durableId="533269269">
    <w:abstractNumId w:val="22"/>
  </w:num>
  <w:num w:numId="42" w16cid:durableId="1496074046">
    <w:abstractNumId w:val="18"/>
  </w:num>
  <w:num w:numId="43" w16cid:durableId="122818973">
    <w:abstractNumId w:val="25"/>
  </w:num>
  <w:num w:numId="44" w16cid:durableId="1101487373">
    <w:abstractNumId w:val="26"/>
  </w:num>
  <w:num w:numId="45" w16cid:durableId="944733776">
    <w:abstractNumId w:val="13"/>
  </w:num>
  <w:num w:numId="46" w16cid:durableId="2007854127">
    <w:abstractNumId w:val="38"/>
  </w:num>
  <w:num w:numId="47" w16cid:durableId="1732651833">
    <w:abstractNumId w:val="48"/>
  </w:num>
  <w:num w:numId="48" w16cid:durableId="446319869">
    <w:abstractNumId w:val="20"/>
  </w:num>
  <w:num w:numId="49" w16cid:durableId="99380530">
    <w:abstractNumId w:val="0"/>
  </w:num>
  <w:num w:numId="50" w16cid:durableId="1326200545">
    <w:abstractNumId w:val="1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100A25"/>
    <w:rsid w:val="00101E4E"/>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890"/>
    <w:rsid w:val="005C7BD9"/>
    <w:rsid w:val="005D4E9E"/>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4E3F"/>
    <w:rsid w:val="00727791"/>
    <w:rsid w:val="0073161F"/>
    <w:rsid w:val="00735D00"/>
    <w:rsid w:val="00737DAC"/>
    <w:rsid w:val="00744169"/>
    <w:rsid w:val="00747A7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17181"/>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1DC2"/>
    <w:rsid w:val="00A65233"/>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22C2"/>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2</TotalTime>
  <Pages>1</Pages>
  <Words>40931</Words>
  <Characters>233313</Characters>
  <Application>Microsoft Office Word</Application>
  <DocSecurity>0</DocSecurity>
  <Lines>1944</Lines>
  <Paragraphs>5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3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10</cp:revision>
  <cp:lastPrinted>2024-06-20T09:32:00Z</cp:lastPrinted>
  <dcterms:created xsi:type="dcterms:W3CDTF">2021-10-24T16:26:00Z</dcterms:created>
  <dcterms:modified xsi:type="dcterms:W3CDTF">2024-06-2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